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972A2" w14:textId="77777777" w:rsidR="008313C6" w:rsidRPr="00F76289" w:rsidRDefault="008313C6" w:rsidP="000B0C8D">
      <w:pPr>
        <w:spacing w:line="480" w:lineRule="auto"/>
        <w:rPr>
          <w:b/>
        </w:rPr>
      </w:pPr>
      <w:r w:rsidRPr="00F76289">
        <w:rPr>
          <w:b/>
        </w:rPr>
        <w:t xml:space="preserve">LANCET COMMISSION ON DRUG-RESISTANT TB:  2019 UPDATE </w:t>
      </w:r>
    </w:p>
    <w:p w14:paraId="4D8F8B97" w14:textId="77777777" w:rsidR="0083322B" w:rsidRPr="00F76289" w:rsidRDefault="0083322B" w:rsidP="000B0C8D">
      <w:pPr>
        <w:spacing w:line="480" w:lineRule="auto"/>
        <w:rPr>
          <w:b/>
        </w:rPr>
      </w:pPr>
      <w:r w:rsidRPr="00F76289">
        <w:rPr>
          <w:b/>
        </w:rPr>
        <w:t>Epidemiology, pathogenesis, transmission, diagnosis and management of multi-drug-resistant and incurable tuberculosis</w:t>
      </w:r>
    </w:p>
    <w:p w14:paraId="16EAF86C" w14:textId="77777777" w:rsidR="0083322B" w:rsidRPr="0083322B" w:rsidRDefault="0083322B" w:rsidP="000B0C8D">
      <w:pPr>
        <w:spacing w:line="480" w:lineRule="auto"/>
      </w:pPr>
    </w:p>
    <w:p w14:paraId="4F491589" w14:textId="77777777" w:rsidR="0083322B" w:rsidRPr="0083322B" w:rsidRDefault="0083322B" w:rsidP="000B0C8D">
      <w:pPr>
        <w:spacing w:line="480" w:lineRule="auto"/>
      </w:pPr>
    </w:p>
    <w:p w14:paraId="41CBFB7E" w14:textId="77777777" w:rsidR="00673059" w:rsidRPr="00673059" w:rsidRDefault="00673059" w:rsidP="000B0C8D">
      <w:pPr>
        <w:spacing w:line="480" w:lineRule="auto"/>
        <w:rPr>
          <w:b/>
        </w:rPr>
      </w:pPr>
      <w:r w:rsidRPr="00673059">
        <w:rPr>
          <w:b/>
        </w:rPr>
        <w:t>Authorship listing:</w:t>
      </w:r>
    </w:p>
    <w:p w14:paraId="497BD8A1" w14:textId="6A586F5E" w:rsidR="008313C6" w:rsidRPr="00F6512B" w:rsidRDefault="008313C6" w:rsidP="008313C6">
      <w:pPr>
        <w:spacing w:line="480" w:lineRule="auto"/>
        <w:rPr>
          <w:color w:val="000000" w:themeColor="text1"/>
          <w:vertAlign w:val="superscript"/>
        </w:rPr>
      </w:pPr>
      <w:r w:rsidRPr="007B692F">
        <w:rPr>
          <w:color w:val="000000" w:themeColor="text1"/>
        </w:rPr>
        <w:t xml:space="preserve">Keertan Dheda*, Tawanda Gumbo*, Gary Maartens*, Kelly E Dooley*, </w:t>
      </w:r>
      <w:r w:rsidR="00AB681F" w:rsidRPr="007B692F">
        <w:rPr>
          <w:color w:val="000000" w:themeColor="text1"/>
        </w:rPr>
        <w:t xml:space="preserve">Aliasgar Esmail*, </w:t>
      </w:r>
      <w:r w:rsidRPr="007B692F">
        <w:rPr>
          <w:color w:val="000000" w:themeColor="text1"/>
        </w:rPr>
        <w:t xml:space="preserve">Megan Murray*, Jennifer Furin*, Edward A Nardell*, Leslie London*, Erica Lessem*, </w:t>
      </w:r>
      <w:r w:rsidR="00136C3D" w:rsidRPr="007B692F">
        <w:rPr>
          <w:color w:val="000000" w:themeColor="text1"/>
        </w:rPr>
        <w:t xml:space="preserve">Jason Limberis, </w:t>
      </w:r>
      <w:r w:rsidRPr="007B692F">
        <w:rPr>
          <w:color w:val="000000" w:themeColor="text1"/>
        </w:rPr>
        <w:t xml:space="preserve">Grant Theron, </w:t>
      </w:r>
      <w:r w:rsidR="00AB681F" w:rsidRPr="007B692F">
        <w:rPr>
          <w:color w:val="000000" w:themeColor="text1"/>
        </w:rPr>
        <w:t xml:space="preserve">Ruth McNerney, </w:t>
      </w:r>
      <w:r w:rsidRPr="007B692F">
        <w:rPr>
          <w:color w:val="000000" w:themeColor="text1"/>
        </w:rPr>
        <w:t>Stefan Niemann, David Dowdy, Annelies Van Rie, Jotam G Pasipanodya, Camilla Rodrigues</w:t>
      </w:r>
      <w:r w:rsidR="007B692F">
        <w:rPr>
          <w:color w:val="000000" w:themeColor="text1"/>
        </w:rPr>
        <w:t>,</w:t>
      </w:r>
      <w:r w:rsidRPr="007B692F">
        <w:rPr>
          <w:color w:val="000000" w:themeColor="text1"/>
        </w:rPr>
        <w:t xml:space="preserve"> Taane G Clark, Frik A Sirgel, H Simon Schaaf,</w:t>
      </w:r>
      <w:r w:rsidR="00ED47DF" w:rsidRPr="007B692F">
        <w:rPr>
          <w:color w:val="000000" w:themeColor="text1"/>
        </w:rPr>
        <w:t xml:space="preserve"> </w:t>
      </w:r>
      <w:r w:rsidRPr="007B692F">
        <w:rPr>
          <w:color w:val="000000" w:themeColor="text1"/>
        </w:rPr>
        <w:t xml:space="preserve">Kwok Chiu Chang, </w:t>
      </w:r>
      <w:bookmarkStart w:id="0" w:name="_Hlk1479004"/>
      <w:r w:rsidRPr="007B692F">
        <w:rPr>
          <w:color w:val="000000" w:themeColor="text1"/>
        </w:rPr>
        <w:t>Christoph Lange</w:t>
      </w:r>
      <w:bookmarkEnd w:id="0"/>
      <w:r w:rsidRPr="007B692F">
        <w:rPr>
          <w:color w:val="000000" w:themeColor="text1"/>
        </w:rPr>
        <w:t xml:space="preserve">, Payam Nahid, </w:t>
      </w:r>
      <w:r w:rsidR="009C4469" w:rsidRPr="007B692F">
        <w:rPr>
          <w:color w:val="000000" w:themeColor="text1"/>
        </w:rPr>
        <w:t xml:space="preserve">Bernard Fourie, </w:t>
      </w:r>
      <w:r w:rsidR="004B6B85" w:rsidRPr="007B692F">
        <w:rPr>
          <w:color w:val="000000" w:themeColor="text1"/>
        </w:rPr>
        <w:t xml:space="preserve">Norbert Ndjeka, Andrew Nunn, GB Migliori, </w:t>
      </w:r>
      <w:r w:rsidRPr="007B692F">
        <w:rPr>
          <w:color w:val="000000" w:themeColor="text1"/>
        </w:rPr>
        <w:t xml:space="preserve">Zarir F Udwadia, C Robert Horsburgh Jr, Gavin J Churchyard, Dick Menzies, Anneke C Hesseling, </w:t>
      </w:r>
      <w:r w:rsidR="002C5F8C">
        <w:rPr>
          <w:color w:val="000000" w:themeColor="text1"/>
        </w:rPr>
        <w:t xml:space="preserve">James A Seddon, </w:t>
      </w:r>
      <w:r w:rsidR="007D54CE">
        <w:rPr>
          <w:color w:val="000000" w:themeColor="text1"/>
        </w:rPr>
        <w:t xml:space="preserve">Marcus Low, </w:t>
      </w:r>
      <w:r w:rsidR="004B6B85" w:rsidRPr="007B692F">
        <w:rPr>
          <w:color w:val="000000" w:themeColor="text1"/>
        </w:rPr>
        <w:t>Salm</w:t>
      </w:r>
      <w:r w:rsidR="00F636A9" w:rsidRPr="007B692F">
        <w:rPr>
          <w:color w:val="000000" w:themeColor="text1"/>
        </w:rPr>
        <w:t>a</w:t>
      </w:r>
      <w:r w:rsidR="004B6B85" w:rsidRPr="007B692F">
        <w:rPr>
          <w:color w:val="000000" w:themeColor="text1"/>
        </w:rPr>
        <w:t xml:space="preserve">an Keshavjee, </w:t>
      </w:r>
      <w:r w:rsidRPr="007B692F">
        <w:rPr>
          <w:color w:val="000000" w:themeColor="text1"/>
        </w:rPr>
        <w:t xml:space="preserve">Eric Nuermberger, Helen McIlleron, Kevin P Fennelly, </w:t>
      </w:r>
      <w:r w:rsidR="00426EC9" w:rsidRPr="007B692F">
        <w:rPr>
          <w:color w:val="000000" w:themeColor="text1"/>
        </w:rPr>
        <w:t xml:space="preserve">Amina Jindani, </w:t>
      </w:r>
      <w:r w:rsidRPr="007B692F">
        <w:rPr>
          <w:color w:val="000000" w:themeColor="text1"/>
        </w:rPr>
        <w:t xml:space="preserve">Ernesto Jaramillo, Nesri Padayatchi, </w:t>
      </w:r>
      <w:r w:rsidR="00E41C2F" w:rsidRPr="00E41C2F">
        <w:rPr>
          <w:color w:val="000000" w:themeColor="text1"/>
        </w:rPr>
        <w:t>Clifton E Barry 3</w:t>
      </w:r>
      <w:r w:rsidR="00E41C2F" w:rsidRPr="00E41C2F">
        <w:rPr>
          <w:color w:val="000000" w:themeColor="text1"/>
          <w:vertAlign w:val="superscript"/>
        </w:rPr>
        <w:t>rd</w:t>
      </w:r>
      <w:r w:rsidR="00E41C2F">
        <w:rPr>
          <w:color w:val="000000" w:themeColor="text1"/>
        </w:rPr>
        <w:t xml:space="preserve">, </w:t>
      </w:r>
      <w:r w:rsidRPr="007B692F">
        <w:rPr>
          <w:color w:val="000000" w:themeColor="text1"/>
        </w:rPr>
        <w:t>Robin M Warren*</w:t>
      </w:r>
    </w:p>
    <w:p w14:paraId="643C1685" w14:textId="77777777" w:rsidR="0071180C" w:rsidRDefault="0071180C" w:rsidP="008313C6">
      <w:pPr>
        <w:spacing w:line="480" w:lineRule="auto"/>
      </w:pPr>
    </w:p>
    <w:p w14:paraId="2F3279BF" w14:textId="4780D591" w:rsidR="008313C6" w:rsidRDefault="0071180C" w:rsidP="008313C6">
      <w:pPr>
        <w:spacing w:line="480" w:lineRule="auto"/>
      </w:pPr>
      <w:r>
        <w:t>*Section editors; contributed equally</w:t>
      </w:r>
    </w:p>
    <w:p w14:paraId="5118F008" w14:textId="77777777" w:rsidR="0071180C" w:rsidRDefault="0071180C" w:rsidP="000B0C8D">
      <w:pPr>
        <w:spacing w:line="480" w:lineRule="auto"/>
        <w:rPr>
          <w:b/>
        </w:rPr>
      </w:pPr>
    </w:p>
    <w:p w14:paraId="0E0BAAAD" w14:textId="7038E0E7" w:rsidR="00501D30" w:rsidRPr="005F3C58" w:rsidRDefault="009F0B48" w:rsidP="000B0C8D">
      <w:pPr>
        <w:spacing w:line="480" w:lineRule="auto"/>
        <w:rPr>
          <w:b/>
        </w:rPr>
      </w:pPr>
      <w:r w:rsidRPr="005F3C58">
        <w:rPr>
          <w:b/>
        </w:rPr>
        <w:t>Affiliations:</w:t>
      </w:r>
    </w:p>
    <w:p w14:paraId="7DFFA661" w14:textId="77777777" w:rsidR="000A2B9F" w:rsidRDefault="00903B45" w:rsidP="00F6512B">
      <w:pPr>
        <w:tabs>
          <w:tab w:val="left" w:pos="426"/>
        </w:tabs>
        <w:spacing w:line="480" w:lineRule="auto"/>
      </w:pPr>
      <w:r>
        <w:t>1.</w:t>
      </w:r>
      <w:r>
        <w:tab/>
      </w:r>
      <w:bookmarkStart w:id="1" w:name="_Hlk1474165"/>
      <w:r w:rsidR="00501D30">
        <w:t>Lung Infection and Immunity Unit, Department of Medicine, Division of Pulmonology and UCT Lung Institute, University of Cape Town, Groote Schuur Hospital, Cape Town, South Africa</w:t>
      </w:r>
      <w:r w:rsidR="000A2B9F">
        <w:t xml:space="preserve"> (</w:t>
      </w:r>
      <w:r w:rsidR="000A2B9F" w:rsidRPr="00F6512B">
        <w:t>Keertan Dheda</w:t>
      </w:r>
    </w:p>
    <w:p w14:paraId="6444FA7F" w14:textId="4187A354" w:rsidR="000A2B9F" w:rsidRDefault="000A2B9F" w:rsidP="00F6512B">
      <w:pPr>
        <w:tabs>
          <w:tab w:val="left" w:pos="426"/>
        </w:tabs>
        <w:spacing w:line="480" w:lineRule="auto"/>
      </w:pPr>
      <w:r w:rsidRPr="00F6512B">
        <w:t>Aliasgar Esmail, Jason Limberis, Ruth McNerney)</w:t>
      </w:r>
    </w:p>
    <w:bookmarkEnd w:id="1"/>
    <w:p w14:paraId="0660B825" w14:textId="0BEC05B4" w:rsidR="002046A3" w:rsidRDefault="00903B45" w:rsidP="00903B45">
      <w:pPr>
        <w:tabs>
          <w:tab w:val="left" w:pos="426"/>
        </w:tabs>
        <w:spacing w:line="480" w:lineRule="auto"/>
      </w:pPr>
      <w:r>
        <w:t>2.</w:t>
      </w:r>
      <w:r>
        <w:tab/>
      </w:r>
      <w:r w:rsidR="002046A3">
        <w:t>Center for Infectious Diseases Research and Experimental Therapeutics, Baylor Research Institute, Baylor University Medical Center, Dallas, TX, USA</w:t>
      </w:r>
      <w:r w:rsidR="000A2B9F">
        <w:t xml:space="preserve"> (</w:t>
      </w:r>
      <w:r w:rsidR="000A2B9F" w:rsidRPr="00F6512B">
        <w:t>Tawanda Gumbo, Jotam G Pasipanodya)</w:t>
      </w:r>
    </w:p>
    <w:p w14:paraId="4CA755C8" w14:textId="2D664C78" w:rsidR="000A2B9F" w:rsidRDefault="00903B45" w:rsidP="00F6512B">
      <w:pPr>
        <w:tabs>
          <w:tab w:val="left" w:pos="426"/>
        </w:tabs>
        <w:spacing w:line="480" w:lineRule="auto"/>
      </w:pPr>
      <w:r>
        <w:t>3.</w:t>
      </w:r>
      <w:r>
        <w:tab/>
        <w:t xml:space="preserve">Division of Clinical Pharmacology, Department of Medicine, University of Cape Town, Cape Town, South Africa </w:t>
      </w:r>
      <w:r w:rsidR="000A2B9F">
        <w:t>(</w:t>
      </w:r>
      <w:r w:rsidR="000A2B9F" w:rsidRPr="00F6512B">
        <w:t>Gary Maartens, Helen McIlleron)</w:t>
      </w:r>
    </w:p>
    <w:p w14:paraId="6074D720" w14:textId="3A7C9EE7" w:rsidR="00903B45" w:rsidRDefault="00903B45" w:rsidP="00903B45">
      <w:pPr>
        <w:tabs>
          <w:tab w:val="left" w:pos="426"/>
        </w:tabs>
        <w:spacing w:line="480" w:lineRule="auto"/>
      </w:pPr>
      <w:r>
        <w:t>4.</w:t>
      </w:r>
      <w:r>
        <w:tab/>
        <w:t>Center for Tuberculosis Research, Johns Hopkins University School of Medicine, Baltimore, MD,</w:t>
      </w:r>
    </w:p>
    <w:p w14:paraId="7CB84D5A" w14:textId="7C017E38" w:rsidR="000A2B9F" w:rsidRPr="009865E6" w:rsidRDefault="00903B45" w:rsidP="00F6512B">
      <w:pPr>
        <w:tabs>
          <w:tab w:val="left" w:pos="426"/>
        </w:tabs>
        <w:spacing w:line="480" w:lineRule="auto"/>
        <w:rPr>
          <w:lang w:val="de-DE"/>
        </w:rPr>
      </w:pPr>
      <w:r w:rsidRPr="009865E6">
        <w:rPr>
          <w:lang w:val="de-DE"/>
        </w:rPr>
        <w:t xml:space="preserve">USA </w:t>
      </w:r>
      <w:r w:rsidR="000A2B9F" w:rsidRPr="009865E6">
        <w:rPr>
          <w:lang w:val="de-DE"/>
        </w:rPr>
        <w:t>(Kelly E Dooley, Eric Nuermberger)</w:t>
      </w:r>
    </w:p>
    <w:p w14:paraId="06CE53F7" w14:textId="0C394E0E" w:rsidR="000A2B9F" w:rsidRDefault="00903B45" w:rsidP="00F6512B">
      <w:pPr>
        <w:tabs>
          <w:tab w:val="left" w:pos="426"/>
        </w:tabs>
        <w:spacing w:line="480" w:lineRule="auto"/>
      </w:pPr>
      <w:r>
        <w:lastRenderedPageBreak/>
        <w:t>5.</w:t>
      </w:r>
      <w:r>
        <w:tab/>
        <w:t>Department of Global Health and Social Medicine</w:t>
      </w:r>
      <w:r w:rsidR="004E3C35">
        <w:t>, Harvard Medical School, Boston MA</w:t>
      </w:r>
      <w:r w:rsidR="000A2B9F">
        <w:t xml:space="preserve"> (</w:t>
      </w:r>
      <w:r w:rsidR="000A2B9F" w:rsidRPr="00F6512B">
        <w:t>Megan Murray, Jennifer Furin</w:t>
      </w:r>
      <w:r w:rsidR="004E3C35">
        <w:t>, Salmaan Keshavjee</w:t>
      </w:r>
      <w:r w:rsidR="000A2B9F" w:rsidRPr="00F6512B">
        <w:t>)</w:t>
      </w:r>
    </w:p>
    <w:p w14:paraId="07518E8F" w14:textId="3F9C51DF" w:rsidR="00903B45" w:rsidRDefault="00903B45" w:rsidP="000A2B9F">
      <w:pPr>
        <w:tabs>
          <w:tab w:val="left" w:pos="426"/>
        </w:tabs>
        <w:spacing w:line="480" w:lineRule="auto"/>
      </w:pPr>
      <w:r>
        <w:t>6.</w:t>
      </w:r>
      <w:r>
        <w:tab/>
        <w:t>TH Chan School of Public Health</w:t>
      </w:r>
      <w:r w:rsidR="000A2B9F">
        <w:t xml:space="preserve"> (Jennifer Furin, Edward A Nardell)</w:t>
      </w:r>
    </w:p>
    <w:p w14:paraId="491EAE68" w14:textId="23E10672" w:rsidR="00903B45" w:rsidRDefault="00903B45" w:rsidP="00903B45">
      <w:pPr>
        <w:tabs>
          <w:tab w:val="left" w:pos="426"/>
        </w:tabs>
        <w:spacing w:line="480" w:lineRule="auto"/>
      </w:pPr>
      <w:r>
        <w:t>7.</w:t>
      </w:r>
      <w:r>
        <w:tab/>
        <w:t>Department of Medicine, Harvard Medical School, Boston, MA, USA</w:t>
      </w:r>
      <w:r w:rsidR="000A2B9F">
        <w:t xml:space="preserve"> (</w:t>
      </w:r>
      <w:r w:rsidR="000A2B9F" w:rsidRPr="008313C6">
        <w:rPr>
          <w:color w:val="000000" w:themeColor="text1"/>
        </w:rPr>
        <w:t>Leslie London</w:t>
      </w:r>
      <w:r w:rsidR="000A2B9F">
        <w:rPr>
          <w:color w:val="000000" w:themeColor="text1"/>
        </w:rPr>
        <w:t>)</w:t>
      </w:r>
    </w:p>
    <w:p w14:paraId="3504D549" w14:textId="2ECD2DF9" w:rsidR="00903B45" w:rsidRDefault="00903B45" w:rsidP="00903B45">
      <w:pPr>
        <w:tabs>
          <w:tab w:val="left" w:pos="426"/>
        </w:tabs>
        <w:spacing w:line="480" w:lineRule="auto"/>
      </w:pPr>
      <w:r>
        <w:t>8.</w:t>
      </w:r>
      <w:r>
        <w:tab/>
        <w:t>School of Public Health and Medicine, University of Cape Town, Cape Town, South Africa</w:t>
      </w:r>
      <w:r w:rsidR="000A2B9F">
        <w:t xml:space="preserve"> (</w:t>
      </w:r>
      <w:r w:rsidR="000A2B9F" w:rsidRPr="008313C6">
        <w:rPr>
          <w:color w:val="000000" w:themeColor="text1"/>
        </w:rPr>
        <w:t>Leslie London</w:t>
      </w:r>
      <w:r w:rsidR="000A2B9F">
        <w:rPr>
          <w:color w:val="000000" w:themeColor="text1"/>
        </w:rPr>
        <w:t>)</w:t>
      </w:r>
    </w:p>
    <w:p w14:paraId="195E0F1D" w14:textId="13A45CC0" w:rsidR="00903B45" w:rsidRDefault="00903B45" w:rsidP="00903B45">
      <w:pPr>
        <w:tabs>
          <w:tab w:val="left" w:pos="426"/>
        </w:tabs>
        <w:spacing w:line="480" w:lineRule="auto"/>
      </w:pPr>
      <w:r>
        <w:t>9.</w:t>
      </w:r>
      <w:r>
        <w:tab/>
        <w:t>Treatment Action Group, New York, NY, USA</w:t>
      </w:r>
      <w:r w:rsidR="000A2B9F">
        <w:t xml:space="preserve"> (</w:t>
      </w:r>
      <w:r w:rsidR="000A2B9F" w:rsidRPr="000A2B9F">
        <w:t>Erica Lessem</w:t>
      </w:r>
      <w:r w:rsidR="000A2B9F">
        <w:t>)</w:t>
      </w:r>
    </w:p>
    <w:p w14:paraId="02947FE8" w14:textId="31B24604" w:rsidR="0098703A" w:rsidRDefault="0098703A" w:rsidP="000A2B9F">
      <w:pPr>
        <w:tabs>
          <w:tab w:val="left" w:pos="426"/>
        </w:tabs>
        <w:spacing w:line="480" w:lineRule="auto"/>
      </w:pPr>
      <w:r>
        <w:t>10.</w:t>
      </w:r>
      <w:r>
        <w:tab/>
        <w:t>SA MRC Centre for Tuberculosis Research/DST/NRF Centre of Excellence for Biomedical Tuberculosis Research, Division of Molecular Biology and Human Genetics, Stellenbosch University, Tygerberg, South Africa</w:t>
      </w:r>
      <w:r w:rsidR="000A2B9F">
        <w:t xml:space="preserve"> (Grant Theron, Frik A Sirgel, Robin M Warren)</w:t>
      </w:r>
    </w:p>
    <w:p w14:paraId="1277EEE4" w14:textId="77777777" w:rsidR="009865E6" w:rsidRPr="00B73AF6" w:rsidRDefault="0098703A" w:rsidP="009865E6">
      <w:pPr>
        <w:tabs>
          <w:tab w:val="left" w:pos="426"/>
        </w:tabs>
        <w:spacing w:line="480" w:lineRule="auto"/>
        <w:rPr>
          <w:lang w:val="en-US"/>
        </w:rPr>
      </w:pPr>
      <w:r>
        <w:t>11.</w:t>
      </w:r>
      <w:r>
        <w:tab/>
        <w:t>Molecular and Experimental Mycobacteriology</w:t>
      </w:r>
      <w:r w:rsidR="009865E6">
        <w:t xml:space="preserve">,  </w:t>
      </w:r>
      <w:r w:rsidR="009865E6" w:rsidRPr="00B73AF6">
        <w:rPr>
          <w:lang w:val="en-US"/>
        </w:rPr>
        <w:t>Research Center Borstel, Borstel, Schleswig-Holstein, Germany (</w:t>
      </w:r>
      <w:r w:rsidR="009865E6" w:rsidRPr="00B73AF6">
        <w:rPr>
          <w:color w:val="000000" w:themeColor="text1"/>
          <w:lang w:val="en-US"/>
        </w:rPr>
        <w:t>Stefan Niemann</w:t>
      </w:r>
      <w:r w:rsidR="009865E6" w:rsidRPr="00B73AF6">
        <w:rPr>
          <w:lang w:val="en-US"/>
        </w:rPr>
        <w:t>);</w:t>
      </w:r>
    </w:p>
    <w:p w14:paraId="750E69E2" w14:textId="01F47764" w:rsidR="0098703A" w:rsidRDefault="0098703A" w:rsidP="0098703A">
      <w:pPr>
        <w:tabs>
          <w:tab w:val="left" w:pos="426"/>
        </w:tabs>
        <w:spacing w:line="480" w:lineRule="auto"/>
      </w:pPr>
      <w:r>
        <w:t>12.</w:t>
      </w:r>
      <w:r>
        <w:tab/>
        <w:t>Division of Clinical Infectious Diseases, German Center for Infection Research (</w:t>
      </w:r>
      <w:r w:rsidR="00C42D64" w:rsidRPr="00C42D64">
        <w:t>Stefan Niemann</w:t>
      </w:r>
      <w:r w:rsidR="00C42D64">
        <w:t xml:space="preserve">, </w:t>
      </w:r>
      <w:r w:rsidR="00C42D64" w:rsidRPr="008313C6">
        <w:rPr>
          <w:color w:val="000000" w:themeColor="text1"/>
        </w:rPr>
        <w:t>Christoph Lange</w:t>
      </w:r>
      <w:r>
        <w:t>)</w:t>
      </w:r>
    </w:p>
    <w:p w14:paraId="151AB82A" w14:textId="336A221B" w:rsidR="00FD3184" w:rsidRDefault="00FD3184" w:rsidP="00FD3184">
      <w:pPr>
        <w:tabs>
          <w:tab w:val="left" w:pos="426"/>
        </w:tabs>
        <w:spacing w:line="480" w:lineRule="auto"/>
      </w:pPr>
      <w:r>
        <w:t>13. University of Cape Town, Cape Town, South Africa; and Tuberculosis Research Section, Laboratory of</w:t>
      </w:r>
    </w:p>
    <w:p w14:paraId="1A94D6E0" w14:textId="38153EDD" w:rsidR="00FD3184" w:rsidRPr="00FD3184" w:rsidRDefault="00FD3184" w:rsidP="00FD3184">
      <w:pPr>
        <w:tabs>
          <w:tab w:val="left" w:pos="426"/>
        </w:tabs>
        <w:spacing w:line="480" w:lineRule="auto"/>
      </w:pPr>
      <w:r>
        <w:t>Clinical Infectious Diseases, National Institute of Allergy and Infectious Diseases (NIAID), National Institutes of Health (NIH), Bethesda, MD, USA (C E Barry 3rd)</w:t>
      </w:r>
    </w:p>
    <w:p w14:paraId="69518AF2" w14:textId="3797556B" w:rsidR="0098703A" w:rsidRDefault="0098703A" w:rsidP="0098703A">
      <w:pPr>
        <w:tabs>
          <w:tab w:val="left" w:pos="426"/>
        </w:tabs>
        <w:spacing w:line="480" w:lineRule="auto"/>
      </w:pPr>
      <w:r>
        <w:t>15.</w:t>
      </w:r>
      <w:r>
        <w:tab/>
        <w:t>Department of Epidemiology, Johns Hopkins Bloomberg School of Public Health, Baltimore, MD, USA</w:t>
      </w:r>
      <w:r w:rsidR="00C42D64">
        <w:t xml:space="preserve"> (</w:t>
      </w:r>
      <w:r w:rsidR="00C42D64" w:rsidRPr="008313C6">
        <w:rPr>
          <w:color w:val="000000" w:themeColor="text1"/>
        </w:rPr>
        <w:t>David Dowd</w:t>
      </w:r>
      <w:r w:rsidR="00C42D64">
        <w:rPr>
          <w:color w:val="000000" w:themeColor="text1"/>
        </w:rPr>
        <w:t>y)</w:t>
      </w:r>
    </w:p>
    <w:p w14:paraId="1A891AA2" w14:textId="7552A1C6" w:rsidR="00080EDD" w:rsidRDefault="00080EDD" w:rsidP="00080EDD">
      <w:pPr>
        <w:tabs>
          <w:tab w:val="left" w:pos="426"/>
        </w:tabs>
        <w:spacing w:line="480" w:lineRule="auto"/>
      </w:pPr>
      <w:r>
        <w:t>16.</w:t>
      </w:r>
      <w:r>
        <w:tab/>
        <w:t>University of North Carolina at Chapel Hill, Chapel Hill, NC, USA</w:t>
      </w:r>
      <w:r w:rsidR="00C42D64">
        <w:t xml:space="preserve"> (</w:t>
      </w:r>
      <w:r w:rsidR="00C42D64" w:rsidRPr="008313C6">
        <w:rPr>
          <w:color w:val="000000" w:themeColor="text1"/>
        </w:rPr>
        <w:t>Annelies Van Rie</w:t>
      </w:r>
      <w:r w:rsidR="00C42D64">
        <w:t>)</w:t>
      </w:r>
    </w:p>
    <w:p w14:paraId="04D2F7B9" w14:textId="75B44465" w:rsidR="00080EDD" w:rsidRDefault="00080EDD" w:rsidP="00080EDD">
      <w:pPr>
        <w:tabs>
          <w:tab w:val="left" w:pos="426"/>
        </w:tabs>
        <w:spacing w:line="480" w:lineRule="auto"/>
      </w:pPr>
      <w:r>
        <w:t>17.</w:t>
      </w:r>
      <w:r>
        <w:tab/>
        <w:t>International Health Unit, Epidemiology and Social Medicine, Faculty of Medicine, University of Antwerp, Antwerp, Belgium</w:t>
      </w:r>
      <w:r w:rsidR="00C42D64">
        <w:t xml:space="preserve"> (</w:t>
      </w:r>
      <w:r w:rsidR="00C42D64" w:rsidRPr="008313C6">
        <w:rPr>
          <w:color w:val="000000" w:themeColor="text1"/>
        </w:rPr>
        <w:t>Annelies Van Rie</w:t>
      </w:r>
      <w:r w:rsidR="00C42D64">
        <w:t>)</w:t>
      </w:r>
    </w:p>
    <w:p w14:paraId="7F1664B2" w14:textId="44CE8140" w:rsidR="00080EDD" w:rsidRDefault="00080EDD" w:rsidP="00080EDD">
      <w:pPr>
        <w:tabs>
          <w:tab w:val="left" w:pos="426"/>
        </w:tabs>
        <w:spacing w:line="480" w:lineRule="auto"/>
      </w:pPr>
      <w:r>
        <w:t>18.</w:t>
      </w:r>
      <w:r>
        <w:tab/>
        <w:t>Department of Microbiology, P.D. Hinduja National Hospital &amp; Medical Research Centre, Mumbai, India</w:t>
      </w:r>
      <w:r w:rsidR="00C42D64">
        <w:t xml:space="preserve"> (</w:t>
      </w:r>
      <w:r w:rsidR="00C42D64" w:rsidRPr="00C42D64">
        <w:t>Camilla Rodrigues</w:t>
      </w:r>
      <w:r w:rsidR="00C42D64">
        <w:t>)</w:t>
      </w:r>
    </w:p>
    <w:p w14:paraId="49C7281D" w14:textId="65310633" w:rsidR="00080EDD" w:rsidRDefault="00080EDD" w:rsidP="00080EDD">
      <w:pPr>
        <w:tabs>
          <w:tab w:val="left" w:pos="426"/>
        </w:tabs>
        <w:spacing w:line="480" w:lineRule="auto"/>
      </w:pPr>
      <w:r>
        <w:t>19.</w:t>
      </w:r>
      <w:r>
        <w:tab/>
        <w:t>Faculty of Infectious and Tropical Diseases and Faculty of Epidemiology and Population Health, London School of Hygiene &amp; Tropical Medicine, London, UK (</w:t>
      </w:r>
      <w:r w:rsidR="00C42D64" w:rsidRPr="00C42D64">
        <w:t>Taane G Clark</w:t>
      </w:r>
      <w:r>
        <w:t>);</w:t>
      </w:r>
    </w:p>
    <w:p w14:paraId="126EE22F" w14:textId="1D2FA031" w:rsidR="0000406E" w:rsidRDefault="00080EDD" w:rsidP="00C42D64">
      <w:pPr>
        <w:tabs>
          <w:tab w:val="left" w:pos="426"/>
        </w:tabs>
        <w:spacing w:line="480" w:lineRule="auto"/>
      </w:pPr>
      <w:r>
        <w:lastRenderedPageBreak/>
        <w:t>20.</w:t>
      </w:r>
      <w:r>
        <w:tab/>
      </w:r>
      <w:r w:rsidR="0000406E">
        <w:t>Desmond Tutu TB Centre, Department of Paediatrics and Child Health, Faculty of Medicine and Health Sciences, Stellenbosch University, Cape Town, South Africa</w:t>
      </w:r>
      <w:r w:rsidR="00C42D64">
        <w:t xml:space="preserve"> (H Simon Schaaf, Anneke C Hesseling)</w:t>
      </w:r>
    </w:p>
    <w:p w14:paraId="75CAF08B" w14:textId="39AB4832" w:rsidR="00080EDD" w:rsidRDefault="0000406E" w:rsidP="0000406E">
      <w:pPr>
        <w:tabs>
          <w:tab w:val="left" w:pos="426"/>
        </w:tabs>
        <w:spacing w:line="480" w:lineRule="auto"/>
      </w:pPr>
      <w:r>
        <w:t>21.</w:t>
      </w:r>
      <w:r>
        <w:tab/>
        <w:t>Tuberculosis and Chest Service, Centre for Health Protection, Department of Health, Hong Kong SAR, China</w:t>
      </w:r>
      <w:r w:rsidR="00C42D64">
        <w:t xml:space="preserve"> (</w:t>
      </w:r>
      <w:r w:rsidR="00C42D64" w:rsidRPr="008313C6">
        <w:rPr>
          <w:color w:val="000000" w:themeColor="text1"/>
        </w:rPr>
        <w:t>Kwok Chiu Chang</w:t>
      </w:r>
      <w:r w:rsidR="00C42D64">
        <w:t>)</w:t>
      </w:r>
    </w:p>
    <w:p w14:paraId="06F3E18E" w14:textId="20469FB2" w:rsidR="0000406E" w:rsidRDefault="0000406E" w:rsidP="0000406E">
      <w:pPr>
        <w:tabs>
          <w:tab w:val="left" w:pos="426"/>
        </w:tabs>
        <w:spacing w:line="480" w:lineRule="auto"/>
      </w:pPr>
      <w:r>
        <w:t>22.</w:t>
      </w:r>
      <w:r>
        <w:tab/>
        <w:t>International Health/Infectious Diseases, University of Lübeck, Lübeck, Germany</w:t>
      </w:r>
      <w:r w:rsidR="00C42D64">
        <w:t xml:space="preserve"> (</w:t>
      </w:r>
      <w:r w:rsidR="00C42D64" w:rsidRPr="00C42D64">
        <w:t>Christoph Lange</w:t>
      </w:r>
      <w:r w:rsidR="00C42D64">
        <w:t>)</w:t>
      </w:r>
    </w:p>
    <w:p w14:paraId="5AA9C1C5" w14:textId="13B59052" w:rsidR="00080EDD" w:rsidRDefault="0000406E" w:rsidP="0000406E">
      <w:pPr>
        <w:tabs>
          <w:tab w:val="left" w:pos="426"/>
        </w:tabs>
        <w:spacing w:line="480" w:lineRule="auto"/>
      </w:pPr>
      <w:r>
        <w:t>23.</w:t>
      </w:r>
      <w:r>
        <w:tab/>
        <w:t>Department of Medicine, Karolinska Institute, Stockholm, Sweden</w:t>
      </w:r>
      <w:r w:rsidR="00C42D64">
        <w:t xml:space="preserve"> (</w:t>
      </w:r>
      <w:r w:rsidR="00C42D64" w:rsidRPr="008313C6">
        <w:rPr>
          <w:color w:val="000000" w:themeColor="text1"/>
        </w:rPr>
        <w:t>Christoph Lange</w:t>
      </w:r>
      <w:r w:rsidR="00C42D64">
        <w:t>)</w:t>
      </w:r>
    </w:p>
    <w:p w14:paraId="6D173F30" w14:textId="3AC4733E" w:rsidR="0000406E" w:rsidRDefault="0000406E" w:rsidP="0098703A">
      <w:pPr>
        <w:tabs>
          <w:tab w:val="left" w:pos="426"/>
        </w:tabs>
        <w:spacing w:line="480" w:lineRule="auto"/>
      </w:pPr>
      <w:r>
        <w:t>24.</w:t>
      </w:r>
      <w:r>
        <w:tab/>
        <w:t xml:space="preserve">Department of Medicine, University of Namibia School of Medicine, Windhoek, Namibia </w:t>
      </w:r>
      <w:r w:rsidR="00C42D64">
        <w:t>(</w:t>
      </w:r>
      <w:r w:rsidR="00C42D64" w:rsidRPr="00C42D64">
        <w:t>Christoph Lange</w:t>
      </w:r>
      <w:r w:rsidR="00C42D64">
        <w:t>)</w:t>
      </w:r>
    </w:p>
    <w:p w14:paraId="545ED20D" w14:textId="3FF7B22D" w:rsidR="0000406E" w:rsidRDefault="0000406E" w:rsidP="0000406E">
      <w:pPr>
        <w:tabs>
          <w:tab w:val="left" w:pos="426"/>
        </w:tabs>
        <w:spacing w:line="480" w:lineRule="auto"/>
      </w:pPr>
      <w:r>
        <w:t>25.</w:t>
      </w:r>
      <w:r>
        <w:tab/>
        <w:t xml:space="preserve">Division of Pulmonary and Critical Care, San Francisco General Hospital, University of California, </w:t>
      </w:r>
    </w:p>
    <w:p w14:paraId="54AD2B9E" w14:textId="0AA546B8" w:rsidR="0000406E" w:rsidRDefault="0000406E" w:rsidP="0000406E">
      <w:pPr>
        <w:tabs>
          <w:tab w:val="left" w:pos="426"/>
        </w:tabs>
        <w:spacing w:line="480" w:lineRule="auto"/>
      </w:pPr>
      <w:r>
        <w:t>San Francisco, CA, USA</w:t>
      </w:r>
      <w:r w:rsidR="00C42D64">
        <w:t xml:space="preserve"> (</w:t>
      </w:r>
      <w:r w:rsidR="00C42D64" w:rsidRPr="008313C6">
        <w:rPr>
          <w:color w:val="000000" w:themeColor="text1"/>
        </w:rPr>
        <w:t>Payam Nahi</w:t>
      </w:r>
      <w:r w:rsidR="00C42D64">
        <w:rPr>
          <w:color w:val="000000" w:themeColor="text1"/>
        </w:rPr>
        <w:t>d</w:t>
      </w:r>
      <w:r w:rsidR="00C42D64">
        <w:t>)</w:t>
      </w:r>
    </w:p>
    <w:p w14:paraId="41DB10E1" w14:textId="1F08C6BB" w:rsidR="0000406E" w:rsidRDefault="0000406E" w:rsidP="0000406E">
      <w:pPr>
        <w:tabs>
          <w:tab w:val="left" w:pos="426"/>
        </w:tabs>
        <w:spacing w:line="480" w:lineRule="auto"/>
      </w:pPr>
      <w:r>
        <w:t>26.</w:t>
      </w:r>
      <w:r>
        <w:tab/>
        <w:t>Pulmonary Department, Hinduja Hospital &amp; Research Center, Mumbai, India</w:t>
      </w:r>
      <w:r w:rsidR="00C42D64">
        <w:t xml:space="preserve"> (</w:t>
      </w:r>
      <w:r w:rsidR="00C42D64" w:rsidRPr="008313C6">
        <w:rPr>
          <w:color w:val="000000" w:themeColor="text1"/>
        </w:rPr>
        <w:t>Zarir F Udwadi</w:t>
      </w:r>
      <w:r w:rsidR="00C42D64">
        <w:rPr>
          <w:color w:val="000000" w:themeColor="text1"/>
        </w:rPr>
        <w:t>a</w:t>
      </w:r>
      <w:r w:rsidR="00C42D64">
        <w:t>)</w:t>
      </w:r>
    </w:p>
    <w:p w14:paraId="4EE3D25B" w14:textId="335D15B8" w:rsidR="0098703A" w:rsidRDefault="0000406E" w:rsidP="0000406E">
      <w:pPr>
        <w:tabs>
          <w:tab w:val="left" w:pos="426"/>
        </w:tabs>
        <w:spacing w:line="480" w:lineRule="auto"/>
      </w:pPr>
      <w:r>
        <w:t>27.</w:t>
      </w:r>
      <w:r>
        <w:tab/>
        <w:t>Schools of Public Health Medicine, Boston University, Boston, MA, USA (</w:t>
      </w:r>
      <w:r w:rsidR="00641ED2" w:rsidRPr="00641ED2">
        <w:t>C Robert Horsburgh Jr</w:t>
      </w:r>
      <w:r>
        <w:t>)</w:t>
      </w:r>
    </w:p>
    <w:p w14:paraId="5607CF9E" w14:textId="20B54508" w:rsidR="0000406E" w:rsidRDefault="0000406E" w:rsidP="0000406E">
      <w:pPr>
        <w:tabs>
          <w:tab w:val="left" w:pos="426"/>
        </w:tabs>
        <w:spacing w:line="480" w:lineRule="auto"/>
      </w:pPr>
      <w:r>
        <w:t>28.</w:t>
      </w:r>
      <w:r>
        <w:tab/>
        <w:t>Aurum Institute, Johannesburg, South Africa</w:t>
      </w:r>
      <w:r w:rsidR="00641ED2">
        <w:t xml:space="preserve"> (</w:t>
      </w:r>
      <w:r w:rsidR="00641ED2" w:rsidRPr="008313C6">
        <w:rPr>
          <w:color w:val="000000" w:themeColor="text1"/>
        </w:rPr>
        <w:t>Gavin J Churchyar</w:t>
      </w:r>
      <w:r w:rsidR="00641ED2">
        <w:rPr>
          <w:color w:val="000000" w:themeColor="text1"/>
        </w:rPr>
        <w:t>d</w:t>
      </w:r>
      <w:r w:rsidR="00641ED2">
        <w:t>)</w:t>
      </w:r>
    </w:p>
    <w:p w14:paraId="5F2EF406" w14:textId="629A57CC" w:rsidR="0005074F" w:rsidRDefault="0005074F" w:rsidP="0005074F">
      <w:pPr>
        <w:tabs>
          <w:tab w:val="left" w:pos="426"/>
        </w:tabs>
        <w:spacing w:line="480" w:lineRule="auto"/>
      </w:pPr>
      <w:r>
        <w:t>29.</w:t>
      </w:r>
      <w:r>
        <w:tab/>
        <w:t>School of Public Health, University of Witwatersrand, Johannesburg, South Africa</w:t>
      </w:r>
      <w:r w:rsidR="00641ED2">
        <w:t xml:space="preserve"> (</w:t>
      </w:r>
      <w:r w:rsidR="00641ED2" w:rsidRPr="008313C6">
        <w:rPr>
          <w:color w:val="000000" w:themeColor="text1"/>
        </w:rPr>
        <w:t>Gavin J Churchyar</w:t>
      </w:r>
      <w:r w:rsidR="00641ED2">
        <w:rPr>
          <w:color w:val="000000" w:themeColor="text1"/>
        </w:rPr>
        <w:t>d</w:t>
      </w:r>
      <w:r w:rsidR="00641ED2">
        <w:t>)</w:t>
      </w:r>
    </w:p>
    <w:p w14:paraId="0DCC1BD9" w14:textId="130B5037" w:rsidR="0005074F" w:rsidRDefault="0005074F" w:rsidP="0005074F">
      <w:pPr>
        <w:tabs>
          <w:tab w:val="left" w:pos="426"/>
        </w:tabs>
        <w:spacing w:line="480" w:lineRule="auto"/>
      </w:pPr>
      <w:r>
        <w:t>30.</w:t>
      </w:r>
      <w:r>
        <w:tab/>
        <w:t>Advancing Treatment and Care for TB/HIV, South African Medical Research Council, Johannesburg, South Africa</w:t>
      </w:r>
      <w:r w:rsidR="00641ED2">
        <w:t xml:space="preserve"> (</w:t>
      </w:r>
      <w:r w:rsidR="00641ED2" w:rsidRPr="008313C6">
        <w:rPr>
          <w:color w:val="000000" w:themeColor="text1"/>
        </w:rPr>
        <w:t>Gavin J Churchyar</w:t>
      </w:r>
      <w:r w:rsidR="00641ED2">
        <w:rPr>
          <w:color w:val="000000" w:themeColor="text1"/>
        </w:rPr>
        <w:t>d</w:t>
      </w:r>
      <w:r w:rsidR="00641ED2">
        <w:t>)</w:t>
      </w:r>
    </w:p>
    <w:p w14:paraId="56DE97D7" w14:textId="4BE07E73" w:rsidR="0005074F" w:rsidRDefault="0005074F" w:rsidP="00F6512B">
      <w:pPr>
        <w:tabs>
          <w:tab w:val="left" w:pos="426"/>
        </w:tabs>
        <w:spacing w:before="240" w:line="480" w:lineRule="auto"/>
      </w:pPr>
      <w:r>
        <w:t>31.</w:t>
      </w:r>
      <w:r>
        <w:tab/>
        <w:t>Montreal Chest Institute, McGill University, Montreal, QC, Canada</w:t>
      </w:r>
      <w:r w:rsidR="00641ED2">
        <w:t xml:space="preserve"> (</w:t>
      </w:r>
      <w:r w:rsidR="00641ED2" w:rsidRPr="008313C6">
        <w:rPr>
          <w:color w:val="000000" w:themeColor="text1"/>
        </w:rPr>
        <w:t>Dick Menzie</w:t>
      </w:r>
      <w:r w:rsidR="00641ED2">
        <w:rPr>
          <w:color w:val="000000" w:themeColor="text1"/>
        </w:rPr>
        <w:t>s</w:t>
      </w:r>
      <w:r w:rsidR="00641ED2">
        <w:t>)</w:t>
      </w:r>
    </w:p>
    <w:p w14:paraId="3501B05F" w14:textId="585A683C" w:rsidR="0005074F" w:rsidRDefault="0005074F" w:rsidP="0005074F">
      <w:pPr>
        <w:tabs>
          <w:tab w:val="left" w:pos="426"/>
        </w:tabs>
        <w:spacing w:line="480" w:lineRule="auto"/>
      </w:pPr>
      <w:r>
        <w:t>32.</w:t>
      </w:r>
      <w:r>
        <w:tab/>
        <w:t>Pulmonary Clinical Medicine Section, Division of Intramural Research, National Heart, Lung, and Blood</w:t>
      </w:r>
    </w:p>
    <w:p w14:paraId="621DF49F" w14:textId="71482B86" w:rsidR="0005074F" w:rsidRDefault="0005074F" w:rsidP="0005074F">
      <w:pPr>
        <w:tabs>
          <w:tab w:val="left" w:pos="426"/>
        </w:tabs>
        <w:spacing w:line="480" w:lineRule="auto"/>
      </w:pPr>
      <w:r>
        <w:t>Institute (NHLBI), National Institutes of Health (NIH), Bethesda, MD, USA</w:t>
      </w:r>
      <w:r w:rsidR="00641ED2">
        <w:t xml:space="preserve"> (</w:t>
      </w:r>
      <w:r w:rsidR="00641ED2" w:rsidRPr="008313C6">
        <w:rPr>
          <w:color w:val="000000" w:themeColor="text1"/>
        </w:rPr>
        <w:t>Kevin P Fennell</w:t>
      </w:r>
      <w:r w:rsidR="00641ED2">
        <w:rPr>
          <w:color w:val="000000" w:themeColor="text1"/>
        </w:rPr>
        <w:t>y</w:t>
      </w:r>
      <w:r w:rsidR="00641ED2">
        <w:t>)</w:t>
      </w:r>
    </w:p>
    <w:p w14:paraId="2C33EDA2" w14:textId="38F675FB" w:rsidR="0005074F" w:rsidRDefault="0005074F" w:rsidP="0005074F">
      <w:pPr>
        <w:tabs>
          <w:tab w:val="left" w:pos="426"/>
        </w:tabs>
        <w:spacing w:line="480" w:lineRule="auto"/>
      </w:pPr>
      <w:r>
        <w:t>35.</w:t>
      </w:r>
      <w:r>
        <w:tab/>
        <w:t>World Health Organization, Geneva, Switzerland (</w:t>
      </w:r>
      <w:r w:rsidR="00641ED2" w:rsidRPr="00641ED2">
        <w:t>Ernesto Jaramillo</w:t>
      </w:r>
      <w:r>
        <w:t>)</w:t>
      </w:r>
    </w:p>
    <w:p w14:paraId="5D805DD0" w14:textId="0592BBC7" w:rsidR="0005074F" w:rsidRDefault="0005074F" w:rsidP="0005074F">
      <w:pPr>
        <w:tabs>
          <w:tab w:val="left" w:pos="426"/>
        </w:tabs>
        <w:spacing w:line="480" w:lineRule="auto"/>
      </w:pPr>
      <w:r>
        <w:t>36.</w:t>
      </w:r>
      <w:r>
        <w:tab/>
      </w:r>
      <w:r w:rsidR="000323A1">
        <w:t xml:space="preserve">CAPRISA </w:t>
      </w:r>
      <w:r>
        <w:t>MRC HIV-TB Pathogenesis and Treatment Research Unit, Durban, South Africa (</w:t>
      </w:r>
      <w:r w:rsidR="00641ED2" w:rsidRPr="008313C6">
        <w:rPr>
          <w:color w:val="000000" w:themeColor="text1"/>
        </w:rPr>
        <w:t>Nesri Padayatch</w:t>
      </w:r>
      <w:r w:rsidR="00641ED2">
        <w:rPr>
          <w:color w:val="000000" w:themeColor="text1"/>
        </w:rPr>
        <w:t>i)</w:t>
      </w:r>
    </w:p>
    <w:p w14:paraId="13599753" w14:textId="106980C0" w:rsidR="0005074F" w:rsidRDefault="0005074F" w:rsidP="0005074F">
      <w:pPr>
        <w:tabs>
          <w:tab w:val="left" w:pos="426"/>
        </w:tabs>
        <w:spacing w:line="480" w:lineRule="auto"/>
      </w:pPr>
      <w:r>
        <w:rPr>
          <w:lang w:val="it-IT"/>
        </w:rPr>
        <w:t>37.</w:t>
      </w:r>
      <w:r>
        <w:rPr>
          <w:lang w:val="it-IT"/>
        </w:rPr>
        <w:tab/>
      </w:r>
      <w:r w:rsidR="008F5CC2" w:rsidRPr="00F6512B">
        <w:rPr>
          <w:lang w:val="it-IT"/>
        </w:rPr>
        <w:t>Istituti Clinici Maugeri, IRRCS, Tradate</w:t>
      </w:r>
      <w:r w:rsidR="00E779A4">
        <w:rPr>
          <w:lang w:val="it-IT"/>
        </w:rPr>
        <w:t>,</w:t>
      </w:r>
      <w:r w:rsidR="008F5CC2" w:rsidRPr="00F6512B">
        <w:rPr>
          <w:lang w:val="it-IT"/>
        </w:rPr>
        <w:t xml:space="preserve"> Italy</w:t>
      </w:r>
      <w:r w:rsidR="008F5CC2">
        <w:t xml:space="preserve"> </w:t>
      </w:r>
      <w:r w:rsidR="00C42D64">
        <w:t>(</w:t>
      </w:r>
      <w:r w:rsidR="00C42D64">
        <w:rPr>
          <w:color w:val="000000" w:themeColor="text1"/>
        </w:rPr>
        <w:t>GB Migliori</w:t>
      </w:r>
      <w:r w:rsidR="00C42D64">
        <w:t>)</w:t>
      </w:r>
    </w:p>
    <w:p w14:paraId="73750BEB" w14:textId="2D577F9B" w:rsidR="00E779A4" w:rsidRDefault="00E779A4" w:rsidP="0005074F">
      <w:pPr>
        <w:tabs>
          <w:tab w:val="left" w:pos="426"/>
        </w:tabs>
        <w:spacing w:line="480" w:lineRule="auto"/>
      </w:pPr>
      <w:r>
        <w:t>39.</w:t>
      </w:r>
      <w:r>
        <w:tab/>
        <w:t>University of Pretoria, Department of Medical Microbiology, Pretoria, South Africa</w:t>
      </w:r>
      <w:r w:rsidR="00C42D64">
        <w:t xml:space="preserve"> (</w:t>
      </w:r>
      <w:r w:rsidR="00C42D64">
        <w:rPr>
          <w:color w:val="000000" w:themeColor="text1"/>
        </w:rPr>
        <w:t>Bernard Fourie</w:t>
      </w:r>
      <w:r w:rsidR="00C42D64">
        <w:t>)</w:t>
      </w:r>
    </w:p>
    <w:p w14:paraId="0C0F7CEE" w14:textId="189EFD40" w:rsidR="00E779A4" w:rsidRDefault="00E779A4" w:rsidP="0005074F">
      <w:pPr>
        <w:tabs>
          <w:tab w:val="left" w:pos="426"/>
        </w:tabs>
        <w:spacing w:line="480" w:lineRule="auto"/>
      </w:pPr>
      <w:r>
        <w:t>40.</w:t>
      </w:r>
      <w:r>
        <w:tab/>
      </w:r>
      <w:r w:rsidRPr="00E779A4">
        <w:t>Drug-Resistant TB, TB &amp; HIV at National Department of Health, South Africa</w:t>
      </w:r>
      <w:r w:rsidR="00C42D64">
        <w:t xml:space="preserve"> (</w:t>
      </w:r>
      <w:r w:rsidR="00C42D64">
        <w:rPr>
          <w:color w:val="000000" w:themeColor="text1"/>
        </w:rPr>
        <w:t>Norbert Ndjeka</w:t>
      </w:r>
      <w:r w:rsidR="00C42D64">
        <w:t>)</w:t>
      </w:r>
    </w:p>
    <w:p w14:paraId="26E9D591" w14:textId="40D27107" w:rsidR="00E779A4" w:rsidRDefault="00E779A4" w:rsidP="00D13F15">
      <w:pPr>
        <w:tabs>
          <w:tab w:val="left" w:pos="426"/>
          <w:tab w:val="left" w:pos="2073"/>
        </w:tabs>
        <w:spacing w:line="480" w:lineRule="auto"/>
      </w:pPr>
      <w:r>
        <w:t>41.</w:t>
      </w:r>
      <w:r>
        <w:tab/>
        <w:t>Medical Research Council</w:t>
      </w:r>
      <w:r w:rsidR="00F636A9">
        <w:t xml:space="preserve"> Clinical Trials Unit</w:t>
      </w:r>
      <w:r w:rsidR="00FC4C16">
        <w:t xml:space="preserve"> at UCL</w:t>
      </w:r>
      <w:r w:rsidR="00F636A9">
        <w:t xml:space="preserve">, </w:t>
      </w:r>
      <w:r w:rsidR="00FC4C16">
        <w:t>London, UK</w:t>
      </w:r>
      <w:r w:rsidR="00C42D64">
        <w:t xml:space="preserve"> (</w:t>
      </w:r>
      <w:r w:rsidR="00C42D64">
        <w:rPr>
          <w:color w:val="000000" w:themeColor="text1"/>
        </w:rPr>
        <w:t>Andrew Nunn</w:t>
      </w:r>
      <w:r w:rsidR="00C42D64">
        <w:t>)</w:t>
      </w:r>
    </w:p>
    <w:p w14:paraId="581B8AC0" w14:textId="25063BC0" w:rsidR="00E779A4" w:rsidRDefault="00E779A4" w:rsidP="00F6512B">
      <w:pPr>
        <w:tabs>
          <w:tab w:val="left" w:pos="426"/>
        </w:tabs>
        <w:spacing w:line="480" w:lineRule="auto"/>
      </w:pPr>
      <w:r>
        <w:t>43.</w:t>
      </w:r>
      <w:r>
        <w:tab/>
      </w:r>
      <w:r w:rsidR="00F636A9">
        <w:t>St. George’s University of London, Institute of Infection and Immunity, London, UK</w:t>
      </w:r>
      <w:r w:rsidR="00641ED2">
        <w:t xml:space="preserve"> (</w:t>
      </w:r>
      <w:r w:rsidR="00641ED2">
        <w:rPr>
          <w:color w:val="000000" w:themeColor="text1"/>
        </w:rPr>
        <w:t>Amina Jindani</w:t>
      </w:r>
      <w:r w:rsidR="00641ED2">
        <w:t>)</w:t>
      </w:r>
    </w:p>
    <w:p w14:paraId="5936BACE" w14:textId="1FD5F304" w:rsidR="00673059" w:rsidRDefault="00FC4C16" w:rsidP="000B0C8D">
      <w:pPr>
        <w:spacing w:line="480" w:lineRule="auto"/>
      </w:pPr>
      <w:r>
        <w:lastRenderedPageBreak/>
        <w:t xml:space="preserve">With the introduction of new drugs and molecular diagnostic technologies, the field of drug-resistant TB </w:t>
      </w:r>
      <w:r w:rsidR="00686CD7">
        <w:t xml:space="preserve">(DR-TB) </w:t>
      </w:r>
      <w:r>
        <w:t>has become an exciting and rapidly changing landscape</w:t>
      </w:r>
      <w:r w:rsidR="00CC7CEC">
        <w:t xml:space="preserve">. Results from </w:t>
      </w:r>
      <w:r w:rsidR="00984FE7">
        <w:t xml:space="preserve">recent </w:t>
      </w:r>
      <w:r w:rsidR="00CC7CEC">
        <w:t>clinical trials</w:t>
      </w:r>
      <w:r w:rsidR="009F0B48">
        <w:t xml:space="preserve"> and systematic reviews</w:t>
      </w:r>
      <w:r w:rsidR="00511D80">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 </w:instrText>
      </w:r>
      <w:r w:rsidR="0065047A">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DATA </w:instrText>
      </w:r>
      <w:r w:rsidR="0065047A">
        <w:fldChar w:fldCharType="end"/>
      </w:r>
      <w:r w:rsidR="00511D80">
        <w:fldChar w:fldCharType="separate"/>
      </w:r>
      <w:r w:rsidR="00511D80" w:rsidRPr="00511D80">
        <w:rPr>
          <w:noProof/>
          <w:vertAlign w:val="superscript"/>
        </w:rPr>
        <w:t>1</w:t>
      </w:r>
      <w:r w:rsidR="00511D80">
        <w:fldChar w:fldCharType="end"/>
      </w:r>
      <w:r w:rsidR="00CC7CEC">
        <w:t>, updated guidance from the WHO</w:t>
      </w:r>
      <w:r w:rsidR="00511D80">
        <w:fldChar w:fldCharType="begin"/>
      </w:r>
      <w:r w:rsidR="00723591">
        <w:instrText xml:space="preserve"> ADDIN EN.CITE &lt;EndNote&gt;&lt;Cite&gt;&lt;Year&gt;2018&lt;/Year&gt;&lt;RecNum&gt;60&lt;/RecNum&gt;&lt;DisplayText&gt;&lt;style face="superscript"&gt;2&lt;/style&gt;&lt;/DisplayText&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511D80">
        <w:fldChar w:fldCharType="separate"/>
      </w:r>
      <w:r w:rsidR="00511D80" w:rsidRPr="00511D80">
        <w:rPr>
          <w:noProof/>
          <w:vertAlign w:val="superscript"/>
        </w:rPr>
        <w:t>2</w:t>
      </w:r>
      <w:r w:rsidR="00511D80">
        <w:fldChar w:fldCharType="end"/>
      </w:r>
      <w:r w:rsidR="00CC7CEC">
        <w:t>, and information about newer technologies prompted us to update the commission</w:t>
      </w:r>
      <w:r w:rsidR="0083322B">
        <w:t xml:space="preserve"> on </w:t>
      </w:r>
      <w:r w:rsidR="00686CD7">
        <w:t>DR-</w:t>
      </w:r>
      <w:r w:rsidR="0083322B">
        <w:t xml:space="preserve">TB published in March 2017. </w:t>
      </w:r>
      <w:r w:rsidR="00984FE7">
        <w:t>A literature search was conducted using the same search terms and selected</w:t>
      </w:r>
      <w:r w:rsidR="0083322B">
        <w:t xml:space="preserve"> publications </w:t>
      </w:r>
      <w:r w:rsidR="00984FE7">
        <w:t>were included from 31</w:t>
      </w:r>
      <w:r w:rsidR="00984FE7" w:rsidRPr="00984FE7">
        <w:rPr>
          <w:vertAlign w:val="superscript"/>
        </w:rPr>
        <w:t>st</w:t>
      </w:r>
      <w:r w:rsidR="00984FE7">
        <w:t xml:space="preserve"> January 2017 to </w:t>
      </w:r>
      <w:r w:rsidR="0083322B">
        <w:t xml:space="preserve">up until </w:t>
      </w:r>
      <w:r w:rsidR="00075BB0">
        <w:t>15</w:t>
      </w:r>
      <w:r w:rsidR="0083322B" w:rsidRPr="0083322B">
        <w:rPr>
          <w:vertAlign w:val="superscript"/>
        </w:rPr>
        <w:t>st</w:t>
      </w:r>
      <w:r w:rsidR="0083322B">
        <w:t xml:space="preserve"> of January 2019. </w:t>
      </w:r>
      <w:r w:rsidR="00984FE7">
        <w:t>O</w:t>
      </w:r>
      <w:r w:rsidR="0083322B">
        <w:t xml:space="preserve">nly </w:t>
      </w:r>
      <w:r w:rsidR="00AF71D3">
        <w:t xml:space="preserve">significant </w:t>
      </w:r>
      <w:r w:rsidR="0083322B">
        <w:t xml:space="preserve">new </w:t>
      </w:r>
      <w:r w:rsidR="005112A4">
        <w:t>developments and additional information</w:t>
      </w:r>
      <w:r w:rsidR="00261313">
        <w:t xml:space="preserve"> not in the 2017 Commission</w:t>
      </w:r>
      <w:r w:rsidR="00984FE7">
        <w:t xml:space="preserve"> </w:t>
      </w:r>
      <w:r w:rsidR="00426EC9">
        <w:t>are</w:t>
      </w:r>
      <w:r w:rsidR="00984FE7">
        <w:t xml:space="preserve"> included in this </w:t>
      </w:r>
      <w:r w:rsidR="00191079">
        <w:t>update</w:t>
      </w:r>
      <w:r w:rsidR="00261313">
        <w:t>.</w:t>
      </w:r>
    </w:p>
    <w:p w14:paraId="23A95C83" w14:textId="77777777" w:rsidR="00261313" w:rsidRDefault="00261313" w:rsidP="000B0C8D">
      <w:pPr>
        <w:spacing w:line="480" w:lineRule="auto"/>
        <w:rPr>
          <w:u w:val="single"/>
        </w:rPr>
      </w:pPr>
    </w:p>
    <w:p w14:paraId="334EC1BE" w14:textId="77777777" w:rsidR="00261313" w:rsidRDefault="00261313" w:rsidP="000B0C8D">
      <w:pPr>
        <w:spacing w:line="480" w:lineRule="auto"/>
      </w:pPr>
      <w:r>
        <w:rPr>
          <w:b/>
          <w:u w:val="single"/>
        </w:rPr>
        <w:t>TERMINOLOGY</w:t>
      </w:r>
    </w:p>
    <w:p w14:paraId="6F6B59AE" w14:textId="77777777" w:rsidR="00261313" w:rsidRDefault="00261313" w:rsidP="000B0C8D">
      <w:pPr>
        <w:spacing w:line="480" w:lineRule="auto"/>
      </w:pPr>
    </w:p>
    <w:p w14:paraId="045C693E" w14:textId="71A9CD7A" w:rsidR="00261313" w:rsidRDefault="00261313" w:rsidP="000B0C8D">
      <w:pPr>
        <w:spacing w:line="480" w:lineRule="auto"/>
      </w:pPr>
      <w:r>
        <w:t xml:space="preserve">Given </w:t>
      </w:r>
      <w:r w:rsidR="00633276">
        <w:t>t</w:t>
      </w:r>
      <w:r>
        <w:t xml:space="preserve">hat second line injectable drugs </w:t>
      </w:r>
      <w:r w:rsidR="00686CD7">
        <w:t xml:space="preserve">(SLID) </w:t>
      </w:r>
      <w:r>
        <w:t xml:space="preserve">are no longer </w:t>
      </w:r>
      <w:r w:rsidR="00DB4ACC">
        <w:t xml:space="preserve">recommended to be </w:t>
      </w:r>
      <w:r>
        <w:t>part of a f</w:t>
      </w:r>
      <w:r w:rsidR="00633276">
        <w:t>ront</w:t>
      </w:r>
      <w:r>
        <w:t xml:space="preserve">line MDR-TB </w:t>
      </w:r>
      <w:r w:rsidR="00BA30B9">
        <w:t xml:space="preserve">(multi-drug resistant TB) </w:t>
      </w:r>
      <w:r>
        <w:t>regimen</w:t>
      </w:r>
      <w:r w:rsidR="009F0B48">
        <w:t xml:space="preserve"> for most patients</w:t>
      </w:r>
      <w:r>
        <w:t xml:space="preserve">, the current definition of XDR-TB has become </w:t>
      </w:r>
      <w:r w:rsidR="00DD6569">
        <w:t>less clinically relevant</w:t>
      </w:r>
      <w:r w:rsidR="00511D80">
        <w:fldChar w:fldCharType="begin">
          <w:fldData xml:space="preserve">PEVuZE5vdGU+PENpdGU+PEF1dGhvcj5MYW5nZTwvQXV0aG9yPjxZZWFyPjIwMTg8L1llYXI+PFJl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</w:fldData>
        </w:fldChar>
      </w:r>
      <w:r w:rsidR="00723591">
        <w:instrText xml:space="preserve"> ADDIN EN.CITE </w:instrText>
      </w:r>
      <w:r w:rsidR="00723591">
        <w:fldChar w:fldCharType="begin">
          <w:fldData xml:space="preserve">PEVuZE5vdGU+PENpdGU+PEF1dGhvcj5MYW5nZTwvQXV0aG9yPjxZZWFyPjIwMTg8L1llYXI+PFJl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</w:fldData>
        </w:fldChar>
      </w:r>
      <w:r w:rsidR="00723591">
        <w:instrText xml:space="preserve"> ADDIN EN.CITE.DATA </w:instrText>
      </w:r>
      <w:r w:rsidR="00723591">
        <w:fldChar w:fldCharType="end"/>
      </w:r>
      <w:r w:rsidR="00511D80">
        <w:fldChar w:fldCharType="separate"/>
      </w:r>
      <w:r w:rsidR="00511D80" w:rsidRPr="00511D80">
        <w:rPr>
          <w:noProof/>
          <w:vertAlign w:val="superscript"/>
        </w:rPr>
        <w:t>3,4</w:t>
      </w:r>
      <w:r w:rsidR="00511D80">
        <w:fldChar w:fldCharType="end"/>
      </w:r>
      <w:r>
        <w:t>. In future it is likely that XDR-TB may be defined</w:t>
      </w:r>
      <w:r w:rsidR="009F0B48">
        <w:t>, based on prognostic data,</w:t>
      </w:r>
      <w:r>
        <w:t xml:space="preserve"> as resistance to one or more of the WHO group A drug</w:t>
      </w:r>
      <w:r w:rsidR="00633276">
        <w:t>s</w:t>
      </w:r>
      <w:r>
        <w:t xml:space="preserve"> (see </w:t>
      </w:r>
      <w:r w:rsidR="00633276" w:rsidRPr="008602F3">
        <w:t>T</w:t>
      </w:r>
      <w:r w:rsidRPr="008602F3">
        <w:t>able</w:t>
      </w:r>
      <w:r>
        <w:t xml:space="preserve"> </w:t>
      </w:r>
      <w:r w:rsidR="00BA30B9">
        <w:t>1</w:t>
      </w:r>
      <w:r>
        <w:t xml:space="preserve">). Until this issue is clarified, we suggest using </w:t>
      </w:r>
      <w:r w:rsidR="00633276">
        <w:t>a</w:t>
      </w:r>
      <w:r>
        <w:t xml:space="preserve"> </w:t>
      </w:r>
      <w:r w:rsidR="00633276">
        <w:t xml:space="preserve">term that </w:t>
      </w:r>
      <w:r>
        <w:t>specifi</w:t>
      </w:r>
      <w:r w:rsidR="00633276">
        <w:t>es the</w:t>
      </w:r>
      <w:r>
        <w:t xml:space="preserve"> group A drug to which the organism is resistant</w:t>
      </w:r>
      <w:r w:rsidR="00633276">
        <w:t xml:space="preserve"> e.g. fluoroquinolone-resistant MDR-TB</w:t>
      </w:r>
      <w:r>
        <w:t>.</w:t>
      </w:r>
    </w:p>
    <w:p w14:paraId="683E1AE8" w14:textId="77777777" w:rsidR="00261313" w:rsidRDefault="00261313" w:rsidP="000B0C8D">
      <w:pPr>
        <w:spacing w:line="480" w:lineRule="auto"/>
      </w:pPr>
    </w:p>
    <w:p w14:paraId="319B16A4" w14:textId="77777777" w:rsidR="00261313" w:rsidRDefault="00261313" w:rsidP="000B0C8D">
      <w:pPr>
        <w:spacing w:line="480" w:lineRule="auto"/>
      </w:pPr>
      <w:r>
        <w:rPr>
          <w:b/>
          <w:u w:val="single"/>
        </w:rPr>
        <w:t>MEDICAL MANAGEMENT OF MDR-TB AND RESISTANCE BEYOND MDR-TB</w:t>
      </w:r>
    </w:p>
    <w:p w14:paraId="25C05BAF" w14:textId="77777777" w:rsidR="00261313" w:rsidRDefault="00261313" w:rsidP="000B0C8D">
      <w:pPr>
        <w:spacing w:line="480" w:lineRule="auto"/>
      </w:pPr>
    </w:p>
    <w:p w14:paraId="5F8A14B3" w14:textId="7EFCF9AF" w:rsidR="00673059" w:rsidRDefault="00261313" w:rsidP="000B0C8D">
      <w:pPr>
        <w:spacing w:line="480" w:lineRule="auto"/>
      </w:pPr>
      <w:r>
        <w:t xml:space="preserve">Taking into account the WHO Guidelines published in December 2018, </w:t>
      </w:r>
      <w:r w:rsidR="00BE39E4">
        <w:t xml:space="preserve">which we endorse, </w:t>
      </w:r>
      <w:r>
        <w:t xml:space="preserve">we have outlined our </w:t>
      </w:r>
      <w:r w:rsidR="00BE39E4">
        <w:t xml:space="preserve">detailed </w:t>
      </w:r>
      <w:r>
        <w:t xml:space="preserve">recommendations </w:t>
      </w:r>
      <w:r w:rsidR="00BE39E4">
        <w:t xml:space="preserve">to clinicians and health care workers </w:t>
      </w:r>
      <w:r>
        <w:t xml:space="preserve">for the medical management of MDR-TB and resistance beyond MDR-TB in </w:t>
      </w:r>
      <w:r w:rsidR="00633276" w:rsidRPr="008602F3">
        <w:t>T</w:t>
      </w:r>
      <w:r w:rsidRPr="008602F3">
        <w:t xml:space="preserve">ext box 1. Table </w:t>
      </w:r>
      <w:r w:rsidR="00F55914">
        <w:t>1</w:t>
      </w:r>
      <w:r>
        <w:t xml:space="preserve"> outlines the </w:t>
      </w:r>
      <w:r w:rsidR="00633276">
        <w:t xml:space="preserve">new </w:t>
      </w:r>
      <w:r>
        <w:t>WHO drug classification and summarises their guidelines on managing MDR-TB</w:t>
      </w:r>
      <w:r w:rsidR="00853976">
        <w:fldChar w:fldCharType="begin"/>
      </w:r>
      <w:r w:rsidR="00723591">
        <w:instrText xml:space="preserve"> ADDIN EN.CITE &lt;EndNote&gt;&lt;Cite ExcludeAuth="1"&gt;&lt;Year&gt;2018&lt;/Year&gt;&lt;RecNum&gt;60&lt;/RecNum&gt;&lt;DisplayText&gt;&lt;style face="superscript"&gt;2&lt;/style&gt;&lt;/DisplayText&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853976">
        <w:fldChar w:fldCharType="separate"/>
      </w:r>
      <w:r w:rsidR="00511D80" w:rsidRPr="00511D80">
        <w:rPr>
          <w:noProof/>
          <w:vertAlign w:val="superscript"/>
        </w:rPr>
        <w:t>2</w:t>
      </w:r>
      <w:r w:rsidR="00853976">
        <w:fldChar w:fldCharType="end"/>
      </w:r>
      <w:r>
        <w:t>. Several aspects of medical management are discussed below.</w:t>
      </w:r>
    </w:p>
    <w:p w14:paraId="4F4905D8" w14:textId="77777777" w:rsidR="00261313" w:rsidRDefault="00261313" w:rsidP="000B0C8D">
      <w:pPr>
        <w:spacing w:line="480" w:lineRule="auto"/>
      </w:pPr>
    </w:p>
    <w:p w14:paraId="3F72221C" w14:textId="773A7898" w:rsidR="00906CF5" w:rsidRDefault="00906CF5" w:rsidP="000B0C8D">
      <w:pPr>
        <w:tabs>
          <w:tab w:val="left" w:pos="426"/>
        </w:tabs>
        <w:spacing w:line="480" w:lineRule="auto"/>
      </w:pPr>
      <w:r>
        <w:t>i)</w:t>
      </w:r>
      <w:r>
        <w:tab/>
      </w:r>
      <w:r w:rsidR="00261313">
        <w:rPr>
          <w:b/>
          <w:u w:val="single"/>
        </w:rPr>
        <w:t xml:space="preserve">Route of administration (oral versus </w:t>
      </w:r>
      <w:r>
        <w:rPr>
          <w:b/>
          <w:u w:val="single"/>
        </w:rPr>
        <w:t>parenteral</w:t>
      </w:r>
      <w:r w:rsidR="00261313">
        <w:rPr>
          <w:b/>
          <w:u w:val="single"/>
        </w:rPr>
        <w:t>)</w:t>
      </w:r>
      <w:r>
        <w:rPr>
          <w:b/>
        </w:rPr>
        <w:t>:</w:t>
      </w:r>
      <w:r w:rsidR="00633276">
        <w:t xml:space="preserve"> </w:t>
      </w:r>
      <w:r>
        <w:t>Almost all patients</w:t>
      </w:r>
      <w:r w:rsidR="00633276">
        <w:t xml:space="preserve"> </w:t>
      </w:r>
      <w:r>
        <w:t>should receive an oral MDR-TB regimen. In a recently published meta-analysis, kanamycin and capreomycin</w:t>
      </w:r>
      <w:r w:rsidR="00633276">
        <w:t xml:space="preserve">, </w:t>
      </w:r>
      <w:r w:rsidR="002D21C5">
        <w:t>but not amikacin</w:t>
      </w:r>
      <w:r w:rsidR="00633276">
        <w:t>,</w:t>
      </w:r>
      <w:r>
        <w:t xml:space="preserve"> were </w:t>
      </w:r>
      <w:r w:rsidR="00DB4ACC">
        <w:lastRenderedPageBreak/>
        <w:t xml:space="preserve">reported to be </w:t>
      </w:r>
      <w:r>
        <w:t>associated with worse outcomes</w:t>
      </w:r>
      <w:r w:rsidR="00853976">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 </w:instrText>
      </w:r>
      <w:r w:rsidR="0065047A">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DATA </w:instrText>
      </w:r>
      <w:r w:rsidR="0065047A">
        <w:fldChar w:fldCharType="end"/>
      </w:r>
      <w:r w:rsidR="00853976">
        <w:fldChar w:fldCharType="separate"/>
      </w:r>
      <w:r w:rsidR="00511D80" w:rsidRPr="00511D80">
        <w:rPr>
          <w:noProof/>
          <w:vertAlign w:val="superscript"/>
        </w:rPr>
        <w:t>1</w:t>
      </w:r>
      <w:r w:rsidR="00853976">
        <w:fldChar w:fldCharType="end"/>
      </w:r>
      <w:r>
        <w:t xml:space="preserve">. In addition, injectable agents </w:t>
      </w:r>
      <w:r w:rsidR="009879CA">
        <w:t xml:space="preserve">are commonly </w:t>
      </w:r>
      <w:r>
        <w:t>associated with reduced adherence</w:t>
      </w:r>
      <w:r w:rsidR="009F0B48">
        <w:t xml:space="preserve"> </w:t>
      </w:r>
      <w:r>
        <w:t>and serious adverse events</w:t>
      </w:r>
      <w:r w:rsidR="00BF0E12">
        <w:fldChar w:fldCharType="begin">
          <w:fldData xml:space="preserve">PEVuZE5vdGU+PENpdGU+PEF1dGhvcj5aaGFvPC9BdXRob3I+PFllYXI+MjAxODwvWWVhcj48UmVj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</w:fldData>
        </w:fldChar>
      </w:r>
      <w:r w:rsidR="00723591">
        <w:instrText xml:space="preserve"> ADDIN EN.CITE </w:instrText>
      </w:r>
      <w:r w:rsidR="00723591">
        <w:fldChar w:fldCharType="begin">
          <w:fldData xml:space="preserve">PEVuZE5vdGU+PENpdGU+PEF1dGhvcj5aaGFvPC9BdXRob3I+PFllYXI+MjAxODwvWWVhcj48UmVj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</w:fldData>
        </w:fldChar>
      </w:r>
      <w:r w:rsidR="00723591">
        <w:instrText xml:space="preserve"> ADDIN EN.CITE.DATA </w:instrText>
      </w:r>
      <w:r w:rsidR="00723591">
        <w:fldChar w:fldCharType="end"/>
      </w:r>
      <w:r w:rsidR="00BF0E12">
        <w:fldChar w:fldCharType="separate"/>
      </w:r>
      <w:r w:rsidR="00BF0E12" w:rsidRPr="00BF0E12">
        <w:rPr>
          <w:noProof/>
          <w:vertAlign w:val="superscript"/>
        </w:rPr>
        <w:t>5</w:t>
      </w:r>
      <w:r w:rsidR="00BF0E12">
        <w:fldChar w:fldCharType="end"/>
      </w:r>
      <w:r w:rsidR="00080CF0">
        <w:t>, especially in children</w:t>
      </w:r>
      <w:r w:rsidR="00853976">
        <w:fldChar w:fldCharType="begin">
          <w:fldData xml:space="preserve">PEVuZE5vdGU+PENpdGU+PEF1dGhvcj5TaGVhbjwvQXV0aG9yPjxZZWFyPjIwMTM8L1llYXI+PFJl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MzA1NzwvcGFnZXM+PHZvbHVtZT44PC92b2x1bWU+PG51bWJl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</w:fldData>
        </w:fldChar>
      </w:r>
      <w:r w:rsidR="00723591">
        <w:instrText xml:space="preserve"> ADDIN EN.CITE </w:instrText>
      </w:r>
      <w:r w:rsidR="00723591">
        <w:fldChar w:fldCharType="begin">
          <w:fldData xml:space="preserve">PEVuZE5vdGU+PENpdGU+PEF1dGhvcj5TaGVhbjwvQXV0aG9yPjxZZWFyPjIwMTM8L1llYXI+PFJl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MzA1NzwvcGFnZXM+PHZvbHVtZT44PC92b2x1bWU+PG51bWJl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</w:fldData>
        </w:fldChar>
      </w:r>
      <w:r w:rsidR="00723591">
        <w:instrText xml:space="preserve"> ADDIN EN.CITE.DATA </w:instrText>
      </w:r>
      <w:r w:rsidR="00723591">
        <w:fldChar w:fldCharType="end"/>
      </w:r>
      <w:r w:rsidR="00853976">
        <w:fldChar w:fldCharType="separate"/>
      </w:r>
      <w:r w:rsidR="003D4C13" w:rsidRPr="003D4C13">
        <w:rPr>
          <w:noProof/>
          <w:vertAlign w:val="superscript"/>
        </w:rPr>
        <w:t>6,7</w:t>
      </w:r>
      <w:r w:rsidR="00853976">
        <w:fldChar w:fldCharType="end"/>
      </w:r>
      <w:r>
        <w:t>.</w:t>
      </w:r>
    </w:p>
    <w:p w14:paraId="18936291" w14:textId="77777777" w:rsidR="00906CF5" w:rsidRDefault="00906CF5" w:rsidP="000B0C8D">
      <w:pPr>
        <w:tabs>
          <w:tab w:val="left" w:pos="426"/>
        </w:tabs>
        <w:spacing w:line="480" w:lineRule="auto"/>
      </w:pPr>
    </w:p>
    <w:p w14:paraId="693918B5" w14:textId="7FD32D15" w:rsidR="00906CF5" w:rsidRPr="00633276" w:rsidRDefault="00906CF5" w:rsidP="000B0C8D">
      <w:pPr>
        <w:tabs>
          <w:tab w:val="left" w:pos="426"/>
        </w:tabs>
        <w:spacing w:line="480" w:lineRule="auto"/>
        <w:rPr>
          <w:b/>
        </w:rPr>
      </w:pPr>
      <w:r>
        <w:t>ii)</w:t>
      </w:r>
      <w:r>
        <w:tab/>
      </w:r>
      <w:r>
        <w:rPr>
          <w:b/>
          <w:u w:val="single"/>
        </w:rPr>
        <w:t>Optimal number of drugs</w:t>
      </w:r>
      <w:r>
        <w:rPr>
          <w:b/>
        </w:rPr>
        <w:t>:</w:t>
      </w:r>
      <w:r w:rsidR="00633276">
        <w:rPr>
          <w:b/>
        </w:rPr>
        <w:t xml:space="preserve"> </w:t>
      </w:r>
      <w:r>
        <w:t>The optimal number of proven o</w:t>
      </w:r>
      <w:r w:rsidR="00633276">
        <w:t>r</w:t>
      </w:r>
      <w:r>
        <w:t xml:space="preserve"> likely effective drugs to be used in </w:t>
      </w:r>
      <w:r w:rsidR="00686CD7">
        <w:t>a</w:t>
      </w:r>
      <w:r>
        <w:t xml:space="preserve"> regimen remains unclear. The PETTS study</w:t>
      </w:r>
      <w:r w:rsidR="00BF0E12">
        <w:fldChar w:fldCharType="begin">
          <w:fldData xml:space="preserve">PEVuZE5vdGU+PENpdGU+PEF1dGhvcj5DZWdpZWxza2k8L0F1dGhvcj48WWVhcj4yMDE2PC9ZZWFy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</w:fldData>
        </w:fldChar>
      </w:r>
      <w:r w:rsidR="00723591">
        <w:instrText xml:space="preserve"> ADDIN EN.CITE </w:instrText>
      </w:r>
      <w:r w:rsidR="00723591">
        <w:fldChar w:fldCharType="begin">
          <w:fldData xml:space="preserve">PEVuZE5vdGU+PENpdGU+PEF1dGhvcj5DZWdpZWxza2k8L0F1dGhvcj48WWVhcj4yMDE2PC9ZZWFy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</w:fldData>
        </w:fldChar>
      </w:r>
      <w:r w:rsidR="00723591">
        <w:instrText xml:space="preserve"> ADDIN EN.CITE.DATA </w:instrText>
      </w:r>
      <w:r w:rsidR="00723591">
        <w:fldChar w:fldCharType="end"/>
      </w:r>
      <w:r w:rsidR="00BF0E12">
        <w:fldChar w:fldCharType="separate"/>
      </w:r>
      <w:r w:rsidR="003D4C13" w:rsidRPr="003D4C13">
        <w:rPr>
          <w:noProof/>
          <w:vertAlign w:val="superscript"/>
        </w:rPr>
        <w:t>8</w:t>
      </w:r>
      <w:r w:rsidR="00BF0E12">
        <w:fldChar w:fldCharType="end"/>
      </w:r>
      <w:r>
        <w:t xml:space="preserve"> and </w:t>
      </w:r>
      <w:r w:rsidR="00CA7D93">
        <w:t>a recent patient-level m</w:t>
      </w:r>
      <w:r>
        <w:t>eta-analysis</w:t>
      </w:r>
      <w:r w:rsidR="00BF0E12">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 </w:instrText>
      </w:r>
      <w:r w:rsidR="0065047A">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DATA </w:instrText>
      </w:r>
      <w:r w:rsidR="0065047A">
        <w:fldChar w:fldCharType="end"/>
      </w:r>
      <w:r w:rsidR="00BF0E12">
        <w:fldChar w:fldCharType="separate"/>
      </w:r>
      <w:r w:rsidR="00BF0E12" w:rsidRPr="00BF0E12">
        <w:rPr>
          <w:noProof/>
          <w:vertAlign w:val="superscript"/>
        </w:rPr>
        <w:t>1</w:t>
      </w:r>
      <w:r w:rsidR="00BF0E12">
        <w:fldChar w:fldCharType="end"/>
      </w:r>
      <w:r>
        <w:t xml:space="preserve"> suggest</w:t>
      </w:r>
      <w:r w:rsidR="00CA7D93">
        <w:t>ed</w:t>
      </w:r>
      <w:r>
        <w:t xml:space="preserve"> that outcomes were better with </w:t>
      </w:r>
      <w:r w:rsidR="009879CA">
        <w:t>five</w:t>
      </w:r>
      <w:r>
        <w:t xml:space="preserve"> or more </w:t>
      </w:r>
      <w:r w:rsidR="00686CD7">
        <w:t xml:space="preserve">effective </w:t>
      </w:r>
      <w:r>
        <w:t>drugs</w:t>
      </w:r>
      <w:r w:rsidR="009879CA">
        <w:t>;</w:t>
      </w:r>
      <w:r w:rsidR="002D21C5">
        <w:t xml:space="preserve"> however,</w:t>
      </w:r>
      <w:r>
        <w:t xml:space="preserve"> there were few patients</w:t>
      </w:r>
      <w:r w:rsidR="006F6781">
        <w:t xml:space="preserve"> on </w:t>
      </w:r>
      <w:r w:rsidR="00DD6569">
        <w:t xml:space="preserve">two or more </w:t>
      </w:r>
      <w:r w:rsidR="006F6781">
        <w:t>group A drugs. The WHO recommends at le</w:t>
      </w:r>
      <w:r w:rsidR="00CA7D93">
        <w:t>a</w:t>
      </w:r>
      <w:r w:rsidR="006F6781">
        <w:t xml:space="preserve">st </w:t>
      </w:r>
      <w:r w:rsidR="009879CA">
        <w:t>four</w:t>
      </w:r>
      <w:r w:rsidR="006F6781">
        <w:t xml:space="preserve"> drugs when using a</w:t>
      </w:r>
      <w:r w:rsidR="00DD6569">
        <w:t xml:space="preserve"> </w:t>
      </w:r>
      <w:r w:rsidR="006F6781">
        <w:t>regimen</w:t>
      </w:r>
      <w:r w:rsidR="00DD6569">
        <w:t xml:space="preserve"> in which the three group A drugs are </w:t>
      </w:r>
      <w:r w:rsidR="00080CF0">
        <w:t xml:space="preserve">preferably </w:t>
      </w:r>
      <w:r w:rsidR="00DD6569">
        <w:t>given</w:t>
      </w:r>
      <w:r w:rsidR="00853976">
        <w:fldChar w:fldCharType="begin"/>
      </w:r>
      <w:r w:rsidR="00723591">
        <w:instrText xml:space="preserve"> ADDIN EN.CITE &lt;EndNote&gt;&lt;Cite ExcludeAuth="1"&gt;&lt;Year&gt;2018&lt;/Year&gt;&lt;RecNum&gt;60&lt;/RecNum&gt;&lt;DisplayText&gt;&lt;style face="superscript"&gt;2&lt;/style&gt;&lt;/DisplayText&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853976">
        <w:fldChar w:fldCharType="separate"/>
      </w:r>
      <w:r w:rsidR="00511D80" w:rsidRPr="00511D80">
        <w:rPr>
          <w:noProof/>
          <w:vertAlign w:val="superscript"/>
        </w:rPr>
        <w:t>2</w:t>
      </w:r>
      <w:r w:rsidR="00853976">
        <w:fldChar w:fldCharType="end"/>
      </w:r>
      <w:r w:rsidR="006F6781">
        <w:t xml:space="preserve">. </w:t>
      </w:r>
      <w:r w:rsidR="00CA7D93">
        <w:t xml:space="preserve">However, the </w:t>
      </w:r>
      <w:r w:rsidR="006F6781">
        <w:t xml:space="preserve">optimal number of drugs </w:t>
      </w:r>
      <w:r w:rsidR="00CA7D93">
        <w:t xml:space="preserve">in a regimen </w:t>
      </w:r>
      <w:r w:rsidR="006F6781">
        <w:t xml:space="preserve">will depend on several factors </w:t>
      </w:r>
      <w:r w:rsidR="0068320D">
        <w:t xml:space="preserve">(outlined in </w:t>
      </w:r>
      <w:r w:rsidR="0068320D" w:rsidRPr="008602F3">
        <w:t xml:space="preserve">Table </w:t>
      </w:r>
      <w:r w:rsidR="00F55914">
        <w:t>2</w:t>
      </w:r>
      <w:r w:rsidR="0068320D">
        <w:t xml:space="preserve">) </w:t>
      </w:r>
      <w:r w:rsidR="006F6781">
        <w:t xml:space="preserve">including </w:t>
      </w:r>
      <w:r w:rsidR="00CA7D93">
        <w:t xml:space="preserve">the mycobactericidal and sterilising activity of the drugs used, </w:t>
      </w:r>
      <w:r w:rsidR="006F6781">
        <w:t xml:space="preserve">disease </w:t>
      </w:r>
      <w:r w:rsidR="00CA7D93">
        <w:t>extent,</w:t>
      </w:r>
      <w:r w:rsidR="006F6781">
        <w:t xml:space="preserve"> and drug susceptibility </w:t>
      </w:r>
      <w:r w:rsidR="00686CD7">
        <w:t xml:space="preserve">test (DST) </w:t>
      </w:r>
      <w:r w:rsidR="006F6781">
        <w:t>profiles.</w:t>
      </w:r>
    </w:p>
    <w:p w14:paraId="4E75D542" w14:textId="77777777" w:rsidR="006F6781" w:rsidRDefault="006F6781" w:rsidP="000B0C8D">
      <w:pPr>
        <w:tabs>
          <w:tab w:val="left" w:pos="426"/>
        </w:tabs>
        <w:spacing w:line="480" w:lineRule="auto"/>
      </w:pPr>
    </w:p>
    <w:p w14:paraId="19832856" w14:textId="6B7D54EE" w:rsidR="00712081" w:rsidRPr="00CA7D93" w:rsidRDefault="006F6781" w:rsidP="000B0C8D">
      <w:pPr>
        <w:tabs>
          <w:tab w:val="left" w:pos="426"/>
        </w:tabs>
        <w:spacing w:line="480" w:lineRule="auto"/>
        <w:rPr>
          <w:b/>
          <w:u w:val="single"/>
        </w:rPr>
      </w:pPr>
      <w:r>
        <w:t>i</w:t>
      </w:r>
      <w:r w:rsidR="00CA7D93">
        <w:t>ii</w:t>
      </w:r>
      <w:r>
        <w:t>)</w:t>
      </w:r>
      <w:r>
        <w:tab/>
      </w:r>
      <w:r>
        <w:rPr>
          <w:b/>
          <w:u w:val="single"/>
        </w:rPr>
        <w:t xml:space="preserve">Which specific drugs and the </w:t>
      </w:r>
      <w:r w:rsidR="00075BB0">
        <w:rPr>
          <w:b/>
          <w:u w:val="single"/>
        </w:rPr>
        <w:t xml:space="preserve">optimal </w:t>
      </w:r>
      <w:r>
        <w:rPr>
          <w:b/>
          <w:u w:val="single"/>
        </w:rPr>
        <w:t>duration of each drug?</w:t>
      </w:r>
      <w:r w:rsidR="00CA7D93">
        <w:rPr>
          <w:b/>
          <w:u w:val="single"/>
        </w:rPr>
        <w:t xml:space="preserve"> </w:t>
      </w:r>
      <w:r w:rsidRPr="006F6781">
        <w:t>The WHO</w:t>
      </w:r>
      <w:r>
        <w:t xml:space="preserve"> has </w:t>
      </w:r>
      <w:r w:rsidR="00080CF0">
        <w:t xml:space="preserve">strongly </w:t>
      </w:r>
      <w:r>
        <w:t>recommended</w:t>
      </w:r>
      <w:r w:rsidR="00080CF0">
        <w:t>, based on moderate quality evidence,</w:t>
      </w:r>
      <w:r>
        <w:t xml:space="preserve"> a group A backbone around which an oral MDR-TB regimen should be constructed</w:t>
      </w:r>
      <w:r w:rsidR="009879CA">
        <w:t>,</w:t>
      </w:r>
      <w:r>
        <w:t xml:space="preserve"> as these drugs have been associated with substantial </w:t>
      </w:r>
      <w:r w:rsidR="00426EC9">
        <w:t xml:space="preserve">improvements in </w:t>
      </w:r>
      <w:r>
        <w:t xml:space="preserve">mortality </w:t>
      </w:r>
      <w:r w:rsidRPr="00080CF0">
        <w:rPr>
          <w:i/>
        </w:rPr>
        <w:t>and</w:t>
      </w:r>
      <w:r>
        <w:t xml:space="preserve"> </w:t>
      </w:r>
      <w:r w:rsidR="00CA7D93">
        <w:t xml:space="preserve">treatment </w:t>
      </w:r>
      <w:r>
        <w:t>outcome</w:t>
      </w:r>
      <w:r w:rsidR="00426EC9">
        <w:t>s,</w:t>
      </w:r>
      <w:r>
        <w:t xml:space="preserve"> mainly in observational studies</w:t>
      </w:r>
      <w:r w:rsidR="00853976">
        <w:fldChar w:fldCharType="begin">
          <w:fldData xml:space="preserve">PEVuZE5vdGU+PENpdGU+PEF1dGhvcj5PbGF5YW5qdTwvQXV0aG9yPjxZZWFyPjIwMTg8L1llYXI+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IzLTMyPC9wYWdlcz48dm9sdW1lPjM3MTwvdm9sdW1lPjxudW1iZXI+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k3OS04NTwvcGFnZXM+PHZvbHVtZT4xOTwvdm9sdW1lPjxudW1iZXI+ODwvbnVtYmVy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</w:fldData>
        </w:fldChar>
      </w:r>
      <w:r w:rsidR="00723591">
        <w:instrText xml:space="preserve"> ADDIN EN.CITE </w:instrText>
      </w:r>
      <w:r w:rsidR="00723591">
        <w:fldChar w:fldCharType="begin">
          <w:fldData xml:space="preserve">PEVuZE5vdGU+PENpdGU+PEF1dGhvcj5PbGF5YW5qdTwvQXV0aG9yPjxZZWFyPjIwMTg8L1llYXI+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IzLTMyPC9wYWdlcz48dm9sdW1lPjM3MTwvdm9sdW1lPjxudW1iZXI+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k3OS04NTwvcGFnZXM+PHZvbHVtZT4xOTwvdm9sdW1lPjxudW1iZXI+ODwvbnVtYmVy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</w:fldData>
        </w:fldChar>
      </w:r>
      <w:r w:rsidR="00723591">
        <w:instrText xml:space="preserve"> ADDIN EN.CITE.DATA </w:instrText>
      </w:r>
      <w:r w:rsidR="00723591">
        <w:fldChar w:fldCharType="end"/>
      </w:r>
      <w:r w:rsidR="00853976">
        <w:fldChar w:fldCharType="separate"/>
      </w:r>
      <w:r w:rsidR="003D4C13" w:rsidRPr="003D4C13">
        <w:rPr>
          <w:noProof/>
          <w:vertAlign w:val="superscript"/>
        </w:rPr>
        <w:t>9-14</w:t>
      </w:r>
      <w:r w:rsidR="00853976">
        <w:fldChar w:fldCharType="end"/>
      </w:r>
      <w:r>
        <w:t xml:space="preserve">. </w:t>
      </w:r>
      <w:r w:rsidR="00DB4ACC">
        <w:t>Delamanid has been designated a Group C drug</w:t>
      </w:r>
      <w:r w:rsidR="00D13F15">
        <w:fldChar w:fldCharType="begin">
          <w:fldData xml:space="preserve">PEVuZE5vdGU+PENpdGU+PEF1dGhvcj52b24gR3Jvb3RlLUJpZGxpbmdtYWllcjwvQXV0aG9yPjxZ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</w:fldData>
        </w:fldChar>
      </w:r>
      <w:r w:rsidR="0065047A">
        <w:instrText xml:space="preserve"> ADDIN EN.CITE </w:instrText>
      </w:r>
      <w:r w:rsidR="0065047A">
        <w:fldChar w:fldCharType="begin">
          <w:fldData xml:space="preserve">PEVuZE5vdGU+PENpdGU+PEF1dGhvcj52b24gR3Jvb3RlLUJpZGxpbmdtYWllcjwvQXV0aG9yPjxZ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</w:fldData>
        </w:fldChar>
      </w:r>
      <w:r w:rsidR="0065047A">
        <w:instrText xml:space="preserve"> ADDIN EN.CITE.DATA </w:instrText>
      </w:r>
      <w:r w:rsidR="0065047A">
        <w:fldChar w:fldCharType="end"/>
      </w:r>
      <w:r w:rsidR="00D13F15">
        <w:fldChar w:fldCharType="separate"/>
      </w:r>
      <w:r w:rsidR="00D13F15" w:rsidRPr="00D13F15">
        <w:rPr>
          <w:noProof/>
          <w:vertAlign w:val="superscript"/>
        </w:rPr>
        <w:t>15</w:t>
      </w:r>
      <w:r w:rsidR="00D13F15">
        <w:fldChar w:fldCharType="end"/>
      </w:r>
      <w:r w:rsidR="00DB4ACC">
        <w:t xml:space="preserve"> (Text Box 1). </w:t>
      </w:r>
      <w:r>
        <w:t xml:space="preserve">The use of specific drugs will be </w:t>
      </w:r>
      <w:r w:rsidR="00040666">
        <w:t>guided</w:t>
      </w:r>
      <w:r>
        <w:t xml:space="preserve"> by </w:t>
      </w:r>
      <w:r w:rsidR="00080CF0">
        <w:t xml:space="preserve">susceptibility </w:t>
      </w:r>
      <w:r>
        <w:t xml:space="preserve">readouts and </w:t>
      </w:r>
      <w:r w:rsidR="00CA7D93">
        <w:t xml:space="preserve">drug-specific </w:t>
      </w:r>
      <w:r>
        <w:t xml:space="preserve">mycobactericidal and sterilising activity. </w:t>
      </w:r>
      <w:r w:rsidR="007D109E">
        <w:t>Risk</w:t>
      </w:r>
      <w:r w:rsidR="00080CF0">
        <w:t>-</w:t>
      </w:r>
      <w:r>
        <w:t>benefit ratio is also a consideration</w:t>
      </w:r>
      <w:r w:rsidR="0068320D">
        <w:t>. For example, h</w:t>
      </w:r>
      <w:r>
        <w:t>igher doses</w:t>
      </w:r>
      <w:r w:rsidR="00CA7D93">
        <w:t xml:space="preserve"> of linezolid</w:t>
      </w:r>
      <w:r w:rsidR="00853976">
        <w:fldChar w:fldCharType="begin">
          <w:fldData xml:space="preserve">PEVuZE5vdGU+PENpdGU+PEF1dGhvcj5NaWxsYXJkPC9BdXRob3I+PFllYXI+MjAxODwvWWVhcj48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</w:fldData>
        </w:fldChar>
      </w:r>
      <w:r w:rsidR="00723591">
        <w:instrText xml:space="preserve"> ADDIN EN.CITE </w:instrText>
      </w:r>
      <w:r w:rsidR="00723591">
        <w:fldChar w:fldCharType="begin">
          <w:fldData xml:space="preserve">PEVuZE5vdGU+PENpdGU+PEF1dGhvcj5NaWxsYXJkPC9BdXRob3I+PFllYXI+MjAxODwvWWVhcj48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</w:fldData>
        </w:fldChar>
      </w:r>
      <w:r w:rsidR="00723591">
        <w:instrText xml:space="preserve"> ADDIN EN.CITE.DATA </w:instrText>
      </w:r>
      <w:r w:rsidR="00723591">
        <w:fldChar w:fldCharType="end"/>
      </w:r>
      <w:r w:rsidR="00853976">
        <w:fldChar w:fldCharType="separate"/>
      </w:r>
      <w:r w:rsidR="00D13F15" w:rsidRPr="00D13F15">
        <w:rPr>
          <w:noProof/>
          <w:vertAlign w:val="superscript"/>
        </w:rPr>
        <w:t>16</w:t>
      </w:r>
      <w:r w:rsidR="00853976">
        <w:fldChar w:fldCharType="end"/>
      </w:r>
      <w:r w:rsidR="00947A5F">
        <w:t xml:space="preserve"> </w:t>
      </w:r>
      <w:r>
        <w:t>and more prolonged treatment</w:t>
      </w:r>
      <w:r w:rsidR="00853976">
        <w:fldChar w:fldCharType="begin"/>
      </w:r>
      <w:r w:rsidR="00723591">
        <w:instrText xml:space="preserve"> ADDIN EN.CITE &lt;EndNote&gt;&lt;Cite&gt;&lt;Author&gt;Vazquez&lt;/Author&gt;&lt;Year&gt;2016&lt;/Year&gt;&lt;RecNum&gt;9&lt;/RecNum&gt;&lt;DisplayText&gt;&lt;style face="superscript"&gt;17&lt;/style&gt;&lt;/DisplayText&gt;&lt;record&gt;&lt;rec-number&gt;9&lt;/rec-number&gt;&lt;foreign-keys&gt;&lt;key app="EN" db-id="sxeprprst9pddce0ezovfteyp5ss9dtapd5a" timestamp="1549637937"&gt;9&lt;/key&gt;&lt;/foreign-keys&gt;&lt;ref-type name="Journal Article"&gt;17&lt;/ref-type&gt;&lt;contributors&gt;&lt;authors&gt;&lt;author&gt;Vazquez, J. A.&lt;/author&gt;&lt;author&gt;Arnold, A. C.&lt;/author&gt;&lt;author&gt;Swanson, R. N.&lt;/author&gt;&lt;author&gt;Biswas, P.&lt;/author&gt;&lt;author&gt;Bassetti, M.&lt;/author&gt;&lt;/authors&gt;&lt;/contributors&gt;&lt;auth-address&gt;Section of Infectious Diseases, Medical College of Georgia, Georgia Regents University, Augusta, GA, USA.&amp;#xD;UCLA Department of Ophthalmology, Jules Stein Eye Institute, Los Angeles, CA, USA.&amp;#xD;Clinical Research, Global Innovative Pharmaceutical, Pfizer Inc., New York, NY, USA.&amp;#xD;Infectious Diseases Division, Santa Maria della Misericordia University Hospital, Udine, Italy.&lt;/auth-address&gt;&lt;titles&gt;&lt;title&gt;Safety of long-term use of linezolid: results of an open-label study&lt;/title&gt;&lt;secondary-title&gt;Ther Clin Risk Manag&lt;/secondary-title&gt;&lt;/titles&gt;&lt;periodical&gt;&lt;full-title&gt;Ther Clin Risk Manag&lt;/full-title&gt;&lt;/periodical&gt;&lt;pages&gt;1347-54&lt;/pages&gt;&lt;volume&gt;12&lt;/volume&gt;&lt;edition&gt;2016/09/14&lt;/edition&gt;&lt;keywords&gt;&lt;keyword&gt;linezolid&lt;/keyword&gt;&lt;keyword&gt;optic nerve diseases&lt;/keyword&gt;&lt;keyword&gt;oxazolidinones&lt;/keyword&gt;&lt;keyword&gt;peripheral nervous system diseases&lt;/keyword&gt;&lt;keyword&gt;safety&lt;/keyword&gt;&lt;/keywords&gt;&lt;dates&gt;&lt;year&gt;2016&lt;/year&gt;&lt;/dates&gt;&lt;isbn&gt;1176-6336 (Print)&amp;#xD;1176-6336 (Linking)&lt;/isbn&gt;&lt;accession-num&gt;27621644&lt;/accession-num&gt;&lt;urls&gt;&lt;related-urls&gt;&lt;url&gt;https://www.ncbi.nlm.nih.gov/pubmed/27621644&lt;/url&gt;&lt;/related-urls&gt;&lt;/urls&gt;&lt;custom2&gt;PMC5012852&lt;/custom2&gt;&lt;electronic-resource-num&gt;10.2147/TCRM.S109444&lt;/electronic-resource-num&gt;&lt;/record&gt;&lt;/Cite&gt;&lt;/EndNote&gt;</w:instrText>
      </w:r>
      <w:r w:rsidR="00853976">
        <w:fldChar w:fldCharType="separate"/>
      </w:r>
      <w:r w:rsidR="00D13F15" w:rsidRPr="00D13F15">
        <w:rPr>
          <w:noProof/>
          <w:vertAlign w:val="superscript"/>
        </w:rPr>
        <w:t>17</w:t>
      </w:r>
      <w:r w:rsidR="00853976">
        <w:fldChar w:fldCharType="end"/>
      </w:r>
      <w:r>
        <w:t xml:space="preserve"> </w:t>
      </w:r>
      <w:r w:rsidR="007D109E">
        <w:t>could result in better outcomes</w:t>
      </w:r>
      <w:r w:rsidR="009879CA">
        <w:t>,</w:t>
      </w:r>
      <w:r>
        <w:t xml:space="preserve"> but 30 to 40% of patients interrupt linezolid due to adverse events</w:t>
      </w:r>
      <w:r w:rsidR="00853976">
        <w:fldChar w:fldCharType="begin"/>
      </w:r>
      <w:r w:rsidR="00723591">
        <w:instrText xml:space="preserve"> ADDIN EN.CITE &lt;EndNote&gt;&lt;Cite&gt;&lt;Author&gt;Zhang&lt;/Author&gt;&lt;Year&gt;2015&lt;/Year&gt;&lt;RecNum&gt;10&lt;/RecNum&gt;&lt;DisplayText&gt;&lt;style face="superscript"&gt;18&lt;/style&gt;&lt;/DisplayText&gt;&lt;record&gt;&lt;rec-number&gt;10&lt;/rec-number&gt;&lt;foreign-keys&gt;&lt;key app="EN" db-id="sxeprprst9pddce0ezovfteyp5ss9dtapd5a" timestamp="1549637937"&gt;10&lt;/key&gt;&lt;/foreign-keys&gt;&lt;ref-type name="Journal Article"&gt;17&lt;/ref-type&gt;&lt;contributors&gt;&lt;authors&gt;&lt;author&gt;Zhang, X.&lt;/author&gt;&lt;author&gt;Falagas, M. E.&lt;/author&gt;&lt;author&gt;Vardakas, K. Z.&lt;/author&gt;&lt;author&gt;Wang, R.&lt;/author&gt;&lt;author&gt;Qin, R.&lt;/author&gt;&lt;author&gt;Wang, J.&lt;/author&gt;&lt;author&gt;Liu, Y.&lt;/author&gt;&lt;/authors&gt;&lt;/contributors&gt;&lt;auth-address&gt;1 Department of Respiratory Medicine, General Hospital of Chinese People&amp;apos;s Liberation Army, Beijing 100853, China ; 2 Outpatient Department of Navy Headquarters, Beijing 100841, China ; 3 Alfa Institute of Biomedical Sciences, Athens, Greece ; 4 Department of Clinical Pharmacology, General Hospital of Chinese People&amp;apos;s Liberation Army, Beijing 100853, China.&lt;/auth-address&gt;&lt;titles&gt;&lt;title&gt;Systematic review and meta-analysis of the efficacy and safety of therapy with linezolid containing regimens in the treatment of multidrug-resistant and extensively drug-resistant tuberculosis&lt;/title&gt;&lt;secondary-title&gt;J Thorac Dis&lt;/secondary-title&gt;&lt;/titles&gt;&lt;periodical&gt;&lt;full-title&gt;J Thorac Dis&lt;/full-title&gt;&lt;/periodical&gt;&lt;pages&gt;603-15&lt;/pages&gt;&lt;volume&gt;7&lt;/volume&gt;&lt;number&gt;4&lt;/number&gt;&lt;edition&gt;2015/05/15&lt;/edition&gt;&lt;keywords&gt;&lt;keyword&gt;Multidrug-resistant tuberculosis (MDR-TB)&lt;/keyword&gt;&lt;keyword&gt;extensively drug-resistant TB (XDR-TB)&lt;/keyword&gt;&lt;keyword&gt;linezolid&lt;/keyword&gt;&lt;keyword&gt;meta-analysis&lt;/keyword&gt;&lt;keyword&gt;treatment&lt;/keyword&gt;&lt;/keywords&gt;&lt;dates&gt;&lt;year&gt;2015&lt;/year&gt;&lt;pub-dates&gt;&lt;date&gt;Apr&lt;/date&gt;&lt;/pub-dates&gt;&lt;/dates&gt;&lt;isbn&gt;2072-1439 (Print)&amp;#xD;2072-1439 (Linking)&lt;/isbn&gt;&lt;accession-num&gt;25973226&lt;/accession-num&gt;&lt;urls&gt;&lt;related-urls&gt;&lt;url&gt;https://www.ncbi.nlm.nih.gov/pubmed/25973226&lt;/url&gt;&lt;/related-urls&gt;&lt;/urls&gt;&lt;custom2&gt;PMC4419320&lt;/custom2&gt;&lt;electronic-resource-num&gt;10.3978/j.issn.2072-1439.2015.03.10&lt;/electronic-resource-num&gt;&lt;/record&gt;&lt;/Cite&gt;&lt;/EndNote&gt;</w:instrText>
      </w:r>
      <w:r w:rsidR="00853976">
        <w:fldChar w:fldCharType="separate"/>
      </w:r>
      <w:r w:rsidR="00D13F15" w:rsidRPr="00D13F15">
        <w:rPr>
          <w:noProof/>
          <w:vertAlign w:val="superscript"/>
        </w:rPr>
        <w:t>18</w:t>
      </w:r>
      <w:r w:rsidR="00853976">
        <w:fldChar w:fldCharType="end"/>
      </w:r>
      <w:r>
        <w:t xml:space="preserve">. The optimal </w:t>
      </w:r>
      <w:r w:rsidR="00080CF0">
        <w:t xml:space="preserve">indication, </w:t>
      </w:r>
      <w:r>
        <w:t>dose</w:t>
      </w:r>
      <w:r w:rsidR="001B12D2">
        <w:t>, frequency</w:t>
      </w:r>
      <w:r>
        <w:t xml:space="preserve"> and duration of linezolid remains unclear. Lack of consensus is reflected in practice on the ground; in South Africa, for example, linezolid 600mg</w:t>
      </w:r>
      <w:r w:rsidR="00FC4C16">
        <w:t xml:space="preserve"> </w:t>
      </w:r>
      <w:r>
        <w:t xml:space="preserve">daily is given for </w:t>
      </w:r>
      <w:r w:rsidR="009879CA">
        <w:t>two</w:t>
      </w:r>
      <w:r>
        <w:t xml:space="preserve"> months</w:t>
      </w:r>
      <w:r w:rsidR="00CA7D93">
        <w:t xml:space="preserve"> </w:t>
      </w:r>
      <w:r w:rsidR="008F5CC2">
        <w:t>as part of a shorter 9-11 month bedaquiline-based regimen (</w:t>
      </w:r>
      <w:r w:rsidR="00CA7D93">
        <w:t>whilst</w:t>
      </w:r>
      <w:r w:rsidR="00080CF0">
        <w:t xml:space="preserve"> awaiting second line DST results</w:t>
      </w:r>
      <w:r w:rsidR="00BE39E4">
        <w:t xml:space="preserve"> to exclude FQ resistance</w:t>
      </w:r>
      <w:r w:rsidR="008F5CC2">
        <w:t xml:space="preserve">) or </w:t>
      </w:r>
      <w:r w:rsidR="009879CA">
        <w:t>for six</w:t>
      </w:r>
      <w:r w:rsidR="008F5CC2">
        <w:t xml:space="preserve"> months as part of a longer regimen depending on risk factors outlined in Text Box 1</w:t>
      </w:r>
      <w:r w:rsidR="009879CA">
        <w:t>.</w:t>
      </w:r>
      <w:r w:rsidR="00BE39E4">
        <w:t xml:space="preserve"> </w:t>
      </w:r>
      <w:r w:rsidR="009879CA">
        <w:t>T</w:t>
      </w:r>
      <w:r>
        <w:t>he WHO</w:t>
      </w:r>
      <w:r w:rsidR="009879CA">
        <w:t>, by contrast,</w:t>
      </w:r>
      <w:r>
        <w:t xml:space="preserve"> recommends 600mg/daily for </w:t>
      </w:r>
      <w:r w:rsidR="009879CA">
        <w:t>six</w:t>
      </w:r>
      <w:r>
        <w:t xml:space="preserve"> month</w:t>
      </w:r>
      <w:r w:rsidR="00712081">
        <w:t>s</w:t>
      </w:r>
      <w:r w:rsidR="009879CA">
        <w:t xml:space="preserve">, and </w:t>
      </w:r>
      <w:r w:rsidR="00CA7D93">
        <w:t>in a research context</w:t>
      </w:r>
      <w:r w:rsidR="009879CA">
        <w:t>,</w:t>
      </w:r>
      <w:r w:rsidR="00CA7D93">
        <w:t xml:space="preserve"> the </w:t>
      </w:r>
      <w:r>
        <w:t>NIX study</w:t>
      </w:r>
      <w:r w:rsidR="00712081">
        <w:t xml:space="preserve"> </w:t>
      </w:r>
      <w:r w:rsidR="00BE39E4">
        <w:t xml:space="preserve">successfully </w:t>
      </w:r>
      <w:r w:rsidR="00712081">
        <w:t xml:space="preserve">used 1200mg/daily for </w:t>
      </w:r>
      <w:r w:rsidR="009879CA">
        <w:t>six</w:t>
      </w:r>
      <w:r w:rsidR="00712081">
        <w:t xml:space="preserve"> months in </w:t>
      </w:r>
      <w:r w:rsidR="00BE39E4">
        <w:t>most patients</w:t>
      </w:r>
      <w:r w:rsidR="00853976">
        <w:fldChar w:fldCharType="begin"/>
      </w:r>
      <w:r w:rsidR="00723591">
        <w:instrText xml:space="preserve"> ADDIN EN.CITE &lt;EndNote&gt;&lt;Cite&gt;&lt;Author&gt;Francesca Conradie&lt;/Author&gt;&lt;Year&gt;2018&lt;/Year&gt;&lt;RecNum&gt;11&lt;/RecNum&gt;&lt;DisplayText&gt;&lt;style face="superscript"&gt;19,20&lt;/style&gt;&lt;/DisplayText&gt;&lt;record&gt;&lt;rec-number&gt;11&lt;/rec-number&gt;&lt;foreign-keys&gt;&lt;key app="EN" db-id="sxeprprst9pddce0ezovfteyp5ss9dtapd5a" timestamp="1549637937"&gt;11&lt;/key&gt;&lt;/foreign-keys&gt;&lt;ref-type name="Conference Proceedings"&gt;10&lt;/ref-type&gt;&lt;contributors&gt;&lt;authors&gt;&lt;author&gt;Francesca Conradie, Andreas Diacon, Pauline Howell, Daniel Everitt, Angela Crook, Carl Mendel, Erica Egizi, Joanna Moreira, Juliano Timm, Timothy McHugh, Genevieve Wills, Christo Van Niekerk, Mengchun Li, Morounfolu Olugbosi, Melvin Spigelman&lt;/author&gt;&lt;/authors&gt;&lt;/contributors&gt;&lt;titles&gt;&lt;title&gt;Sustained high rate of successful treatment outcomes: Interim results of 75 patients in the Nix-TB clinical study of pretomanid, bedaquiline and linezolid&lt;/title&gt;&lt;secondary-title&gt;The 49th Union Conference on Lung Health&lt;/secondary-title&gt;&lt;/titles&gt;&lt;dates&gt;&lt;year&gt;2018&lt;/year&gt;&lt;pub-dates&gt;&lt;date&gt;25th October 2018&lt;/date&gt;&lt;/pub-dates&gt;&lt;/dates&gt;&lt;pub-location&gt;Hague, Netherlands&lt;/pub-location&gt;&lt;publisher&gt;The Union&lt;/publisher&gt;&lt;urls&gt;&lt;/urls&gt;&lt;/record&gt;&lt;/Cite&gt;&lt;Cite ExcludeAuth="1" ExcludeYear="1"&gt;&lt;RecNum&gt;12&lt;/RecNum&gt;&lt;record&gt;&lt;rec-number&gt;12&lt;/rec-number&gt;&lt;foreign-keys&gt;&lt;key app="EN" db-id="sxeprprst9pddce0ezovfteyp5ss9dtapd5a" timestamp="1549637937"&gt;12&lt;/key&gt;&lt;/foreign-keys&gt;&lt;ref-type name="Report"&gt;27&lt;/ref-type&gt;&lt;contributors&gt;&lt;/contributors&gt;&lt;titles&gt;&lt;title&gt;Clinical Guidelines &amp;amp; Standard Operating Procedure for the Implementation of the Short &amp;amp; Long DR-TB regimens for Adults, Adolescents and Children&lt;/title&gt;&lt;/titles&gt;&lt;dates&gt;&lt;pub-dates&gt;&lt;date&gt;November 2018&lt;/date&gt;&lt;/pub-dates&gt;&lt;/dates&gt;&lt;pub-location&gt;Westerncape.gov.za&lt;/pub-location&gt;&lt;publisher&gt;Department of Health, Western Cape Government.&lt;/publisher&gt;&lt;urls&gt;&lt;related-urls&gt;&lt;url&gt;https://www.westerncape.gov.za/assets/departments/health/tuberculosis_-_dr-tb_clinical_guidelines_2018.pdf&lt;/url&gt;&lt;/related-urls&gt;&lt;/urls&gt;&lt;/record&gt;&lt;/Cite&gt;&lt;/EndNote&gt;</w:instrText>
      </w:r>
      <w:r w:rsidR="00853976">
        <w:fldChar w:fldCharType="separate"/>
      </w:r>
      <w:r w:rsidR="00D13F15" w:rsidRPr="00D13F15">
        <w:rPr>
          <w:noProof/>
          <w:vertAlign w:val="superscript"/>
        </w:rPr>
        <w:t>19,20</w:t>
      </w:r>
      <w:r w:rsidR="00853976">
        <w:fldChar w:fldCharType="end"/>
      </w:r>
      <w:r w:rsidR="00712081">
        <w:t>.</w:t>
      </w:r>
    </w:p>
    <w:p w14:paraId="57AF192C" w14:textId="390C727A" w:rsidR="00712081" w:rsidRDefault="00712081" w:rsidP="000B0C8D">
      <w:pPr>
        <w:tabs>
          <w:tab w:val="left" w:pos="426"/>
        </w:tabs>
        <w:spacing w:line="480" w:lineRule="auto"/>
      </w:pPr>
      <w:r>
        <w:t xml:space="preserve">The current WHO </w:t>
      </w:r>
      <w:r w:rsidR="00686CD7">
        <w:t>g</w:t>
      </w:r>
      <w:r>
        <w:t>uidelines also makes provision</w:t>
      </w:r>
      <w:r w:rsidR="003355F4">
        <w:t xml:space="preserve">, given </w:t>
      </w:r>
      <w:r w:rsidR="0068320D">
        <w:t xml:space="preserve">recent </w:t>
      </w:r>
      <w:r w:rsidR="003355F4">
        <w:t>trial results</w:t>
      </w:r>
      <w:r w:rsidR="00853976">
        <w:fldChar w:fldCharType="begin">
          <w:fldData xml:space="preserve">PEVuZE5vdGU+PENpdGU+PEF1dGhvcj5WYW4gRGV1bjwvQXV0aG9yPjxZZWFyPjIwMTA8L1llYXI+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xMTg4LTk0PC9wYWdlcz48dm9sdW1lPjE4PC92b2x1bWU+PG51bWJlcj4x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wYWdlcz4xNy0yNTwvcGFnZXM+PHZv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==
</w:fldData>
        </w:fldChar>
      </w:r>
      <w:r w:rsidR="00723591">
        <w:instrText xml:space="preserve"> ADDIN EN.CITE </w:instrText>
      </w:r>
      <w:r w:rsidR="00723591">
        <w:fldChar w:fldCharType="begin">
          <w:fldData xml:space="preserve">PEVuZE5vdGU+PENpdGU+PEF1dGhvcj5WYW4gRGV1bjwvQXV0aG9yPjxZZWFyPjIwMTA8L1llYXI+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xMTg4LTk0PC9wYWdlcz48dm9sdW1lPjE4PC92b2x1bWU+PG51bWJlcj4x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wYWdlcz4xNy0yNTwvcGFnZXM+PHZv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==
</w:fldData>
        </w:fldChar>
      </w:r>
      <w:r w:rsidR="00723591">
        <w:instrText xml:space="preserve"> ADDIN EN.CITE.DATA </w:instrText>
      </w:r>
      <w:r w:rsidR="00723591">
        <w:fldChar w:fldCharType="end"/>
      </w:r>
      <w:r w:rsidR="00853976">
        <w:fldChar w:fldCharType="separate"/>
      </w:r>
      <w:r w:rsidR="00D13F15" w:rsidRPr="00D13F15">
        <w:rPr>
          <w:noProof/>
          <w:vertAlign w:val="superscript"/>
        </w:rPr>
        <w:t>21-24</w:t>
      </w:r>
      <w:r w:rsidR="00853976">
        <w:fldChar w:fldCharType="end"/>
      </w:r>
      <w:r w:rsidR="003355F4">
        <w:t>,</w:t>
      </w:r>
      <w:r>
        <w:t xml:space="preserve"> for the</w:t>
      </w:r>
      <w:r w:rsidR="00DD6569">
        <w:t xml:space="preserve"> limited</w:t>
      </w:r>
      <w:r>
        <w:t xml:space="preserve"> use of the WHO shorter course </w:t>
      </w:r>
      <w:r w:rsidR="00426EC9">
        <w:t>9 to 1</w:t>
      </w:r>
      <w:r w:rsidR="006A1BA0">
        <w:t>2</w:t>
      </w:r>
      <w:r w:rsidR="00426EC9">
        <w:t xml:space="preserve"> month </w:t>
      </w:r>
      <w:r w:rsidR="008B3921">
        <w:t xml:space="preserve">regimen mentioned in the 2016 WHO guidelines </w:t>
      </w:r>
      <w:r>
        <w:t xml:space="preserve">(which does not </w:t>
      </w:r>
      <w:r>
        <w:lastRenderedPageBreak/>
        <w:t xml:space="preserve">contain bedaquiline </w:t>
      </w:r>
      <w:r w:rsidR="00426EC9">
        <w:t xml:space="preserve">or </w:t>
      </w:r>
      <w:r>
        <w:t>linezolid</w:t>
      </w:r>
      <w:r w:rsidR="00F211B7">
        <w:t xml:space="preserve"> but </w:t>
      </w:r>
      <w:r w:rsidR="00080CF0">
        <w:t xml:space="preserve">includes a </w:t>
      </w:r>
      <w:r w:rsidR="00F211B7">
        <w:t>SLID</w:t>
      </w:r>
      <w:r>
        <w:t>) whilst scale-up of newer drugs is ongoing (</w:t>
      </w:r>
      <w:r w:rsidR="00CA7D93" w:rsidRPr="008602F3">
        <w:t>T</w:t>
      </w:r>
      <w:r w:rsidRPr="008602F3">
        <w:t>ext box 1</w:t>
      </w:r>
      <w:r w:rsidR="008602F3">
        <w:t xml:space="preserve"> and </w:t>
      </w:r>
      <w:r w:rsidR="008602F3" w:rsidRPr="00F55914">
        <w:t xml:space="preserve">Table </w:t>
      </w:r>
      <w:r w:rsidR="00F55914">
        <w:t>1</w:t>
      </w:r>
      <w:r>
        <w:t>).</w:t>
      </w:r>
    </w:p>
    <w:p w14:paraId="541D921D" w14:textId="77777777" w:rsidR="00F4524A" w:rsidRDefault="00F4524A" w:rsidP="000B0C8D">
      <w:pPr>
        <w:tabs>
          <w:tab w:val="left" w:pos="426"/>
        </w:tabs>
        <w:spacing w:line="480" w:lineRule="auto"/>
        <w:rPr>
          <w:lang w:eastAsia="zh-HK"/>
        </w:rPr>
      </w:pPr>
    </w:p>
    <w:p w14:paraId="1AEEE770" w14:textId="098FA5D4" w:rsidR="00633276" w:rsidRPr="00CA7D93" w:rsidRDefault="00633276" w:rsidP="00633276">
      <w:pPr>
        <w:tabs>
          <w:tab w:val="left" w:pos="426"/>
        </w:tabs>
        <w:spacing w:line="480" w:lineRule="auto"/>
        <w:rPr>
          <w:b/>
          <w:u w:val="single"/>
        </w:rPr>
      </w:pPr>
      <w:r>
        <w:t>i</w:t>
      </w:r>
      <w:r w:rsidR="00CA7D93">
        <w:t>v</w:t>
      </w:r>
      <w:r>
        <w:t>)</w:t>
      </w:r>
      <w:r>
        <w:tab/>
      </w:r>
      <w:r>
        <w:rPr>
          <w:b/>
          <w:u w:val="single"/>
        </w:rPr>
        <w:t>Duration of the regimen:</w:t>
      </w:r>
      <w:r w:rsidR="00CA7D93">
        <w:rPr>
          <w:b/>
          <w:u w:val="single"/>
        </w:rPr>
        <w:t xml:space="preserve"> </w:t>
      </w:r>
      <w:r w:rsidR="00CD0E8E">
        <w:t xml:space="preserve">The optimal duration of therapy for </w:t>
      </w:r>
      <w:r w:rsidR="00DB4ACC">
        <w:t>M</w:t>
      </w:r>
      <w:r w:rsidR="00CD0E8E">
        <w:t>DR-TB has not yet been d</w:t>
      </w:r>
      <w:r w:rsidR="006A0CD2">
        <w:t>e</w:t>
      </w:r>
      <w:r w:rsidR="00CD0E8E">
        <w:t>termined</w:t>
      </w:r>
      <w:r>
        <w:t xml:space="preserve"> and will depend on a </w:t>
      </w:r>
      <w:r w:rsidR="0068320D">
        <w:t>several</w:t>
      </w:r>
      <w:r>
        <w:t xml:space="preserve"> prognostic factors outlined in </w:t>
      </w:r>
      <w:r w:rsidRPr="008602F3">
        <w:t xml:space="preserve">Table </w:t>
      </w:r>
      <w:r w:rsidR="00F55914">
        <w:t>2</w:t>
      </w:r>
      <w:r>
        <w:t xml:space="preserve">. </w:t>
      </w:r>
      <w:r w:rsidR="00CD0E8E">
        <w:t>Indeed, variable regimen durations are used for programmatic management of DR-TB in</w:t>
      </w:r>
      <w:r>
        <w:t xml:space="preserve"> different parts of the world (</w:t>
      </w:r>
      <w:r w:rsidR="00B56617">
        <w:t xml:space="preserve">Text </w:t>
      </w:r>
      <w:r w:rsidR="006A0CD2">
        <w:t>B</w:t>
      </w:r>
      <w:r w:rsidRPr="008602F3">
        <w:t>ox 1</w:t>
      </w:r>
      <w:r>
        <w:t>). It also remains unclear how long after culture conversion the regimen should be continued and which biomarkers can inform the optimal duration of treatment in different sub-groups of patients</w:t>
      </w:r>
      <w:r w:rsidR="00DD6569">
        <w:t>, including those with severe and non-severe disease</w:t>
      </w:r>
      <w:r w:rsidR="00686CD7">
        <w:t>, the latter including most children</w:t>
      </w:r>
      <w:r>
        <w:t xml:space="preserve">. Ongoing clinical trials, e.g. NExT, </w:t>
      </w:r>
      <w:r w:rsidR="00F11FA3">
        <w:t>e</w:t>
      </w:r>
      <w:r>
        <w:t xml:space="preserve">nd-TB, STREAM </w:t>
      </w:r>
      <w:r w:rsidR="006A1BA0">
        <w:t>Stage 2</w:t>
      </w:r>
      <w:r>
        <w:t>, N</w:t>
      </w:r>
      <w:r w:rsidR="00136C3D">
        <w:t>ix-TB, ZeNix, and SimpliciTB</w:t>
      </w:r>
      <w:r>
        <w:t xml:space="preserve"> </w:t>
      </w:r>
      <w:r w:rsidR="00E2462C">
        <w:t xml:space="preserve">and SmART Kids (IMPAACT 2020)  </w:t>
      </w:r>
      <w:r>
        <w:t xml:space="preserve">will </w:t>
      </w:r>
      <w:r w:rsidR="006A1BA0">
        <w:t xml:space="preserve">help to answer </w:t>
      </w:r>
      <w:r>
        <w:t>these questions</w:t>
      </w:r>
      <w:r w:rsidR="00A06546">
        <w:t xml:space="preserve"> including the </w:t>
      </w:r>
      <w:r w:rsidR="00DD6569">
        <w:t xml:space="preserve">efficacy of and </w:t>
      </w:r>
      <w:r w:rsidR="00A06546">
        <w:t>optimal duration of pretom</w:t>
      </w:r>
      <w:r w:rsidR="0068320D">
        <w:t>a</w:t>
      </w:r>
      <w:r w:rsidR="00A06546">
        <w:t>nid</w:t>
      </w:r>
      <w:r>
        <w:t xml:space="preserve"> (</w:t>
      </w:r>
      <w:r w:rsidR="003355F4">
        <w:t xml:space="preserve">see </w:t>
      </w:r>
      <w:r w:rsidR="00853976">
        <w:fldChar w:fldCharType="begin">
          <w:fldData xml:space="preserve">PEVuZE5vdGU+PENpdGU+PEF1dGhvcj5MYW5nZTwvQXV0aG9yPjxZZWFyPjIwMTg8L1llYXI+PFJl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=
</w:fldData>
        </w:fldChar>
      </w:r>
      <w:r w:rsidR="00723591">
        <w:instrText xml:space="preserve"> ADDIN EN.CITE </w:instrText>
      </w:r>
      <w:r w:rsidR="00723591">
        <w:fldChar w:fldCharType="begin">
          <w:fldData xml:space="preserve">PEVuZE5vdGU+PENpdGU+PEF1dGhvcj5MYW5nZTwvQXV0aG9yPjxZZWFyPjIwMTg8L1llYXI+PFJl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=
</w:fldData>
        </w:fldChar>
      </w:r>
      <w:r w:rsidR="00723591">
        <w:instrText xml:space="preserve"> ADDIN EN.CITE.DATA </w:instrText>
      </w:r>
      <w:r w:rsidR="00723591">
        <w:fldChar w:fldCharType="end"/>
      </w:r>
      <w:r w:rsidR="00853976">
        <w:fldChar w:fldCharType="separate"/>
      </w:r>
      <w:r w:rsidR="00D13F15" w:rsidRPr="00D13F15">
        <w:rPr>
          <w:noProof/>
          <w:vertAlign w:val="superscript"/>
        </w:rPr>
        <w:t>25</w:t>
      </w:r>
      <w:r w:rsidR="00853976">
        <w:fldChar w:fldCharType="end"/>
      </w:r>
      <w:r w:rsidR="00DC2611">
        <w:t xml:space="preserve"> f</w:t>
      </w:r>
      <w:r w:rsidR="003355F4">
        <w:t>or updated list of clinical trials</w:t>
      </w:r>
      <w:r>
        <w:t>).</w:t>
      </w:r>
      <w:r w:rsidR="00F211B7">
        <w:t xml:space="preserve"> </w:t>
      </w:r>
    </w:p>
    <w:p w14:paraId="5A316643" w14:textId="77777777" w:rsidR="00633276" w:rsidRDefault="00633276" w:rsidP="000B0C8D">
      <w:pPr>
        <w:tabs>
          <w:tab w:val="left" w:pos="426"/>
        </w:tabs>
        <w:spacing w:line="480" w:lineRule="auto"/>
      </w:pPr>
    </w:p>
    <w:p w14:paraId="6096ED52" w14:textId="0AC79EB5" w:rsidR="00426EC9" w:rsidRDefault="00712081" w:rsidP="00426EC9">
      <w:pPr>
        <w:tabs>
          <w:tab w:val="left" w:pos="426"/>
        </w:tabs>
        <w:spacing w:line="480" w:lineRule="auto"/>
      </w:pPr>
      <w:r>
        <w:t>v)</w:t>
      </w:r>
      <w:r>
        <w:tab/>
      </w:r>
      <w:r>
        <w:rPr>
          <w:b/>
          <w:u w:val="single"/>
        </w:rPr>
        <w:t>Drug susceptibility testing and the minimal standard of antibiotic stewardship</w:t>
      </w:r>
      <w:r w:rsidR="00CA7D93">
        <w:rPr>
          <w:b/>
          <w:u w:val="single"/>
        </w:rPr>
        <w:t>:</w:t>
      </w:r>
      <w:r w:rsidR="00CA7D93">
        <w:t xml:space="preserve"> </w:t>
      </w:r>
      <w:r w:rsidR="00B56617">
        <w:t>Ideally, t</w:t>
      </w:r>
      <w:r w:rsidR="00426EC9">
        <w:t xml:space="preserve">he current minimal diagnostic standard for management of MDR-TB </w:t>
      </w:r>
      <w:r w:rsidR="00B56617">
        <w:t xml:space="preserve">should </w:t>
      </w:r>
      <w:r w:rsidR="00426EC9">
        <w:t xml:space="preserve">include confirmation of resistance to rifampicin, isoniazid, and fluoroquinolones, and is limited by the availability of standardised </w:t>
      </w:r>
      <w:r w:rsidR="00686CD7">
        <w:t>DST</w:t>
      </w:r>
      <w:r w:rsidR="00426EC9">
        <w:t xml:space="preserve">s. Diagnostic testing for </w:t>
      </w:r>
      <w:r w:rsidR="00FD3184">
        <w:t>susceptibility</w:t>
      </w:r>
      <w:r w:rsidR="00426EC9">
        <w:t xml:space="preserve"> to bedaquiline</w:t>
      </w:r>
      <w:r w:rsidR="00B56617">
        <w:t xml:space="preserve">, </w:t>
      </w:r>
      <w:r w:rsidR="00426EC9">
        <w:t>linezolid</w:t>
      </w:r>
      <w:r w:rsidR="00B56617">
        <w:t>, pyrazinamide and ethambutol</w:t>
      </w:r>
      <w:r w:rsidR="00426EC9">
        <w:t xml:space="preserve"> is neither widely available nor validated; this capacity is urgently needed. Until then, clinicians in most high</w:t>
      </w:r>
      <w:r w:rsidR="00FD3184">
        <w:t>-</w:t>
      </w:r>
      <w:r w:rsidR="00426EC9">
        <w:t>burden settings will continue, in the interests of a patient-centred approach</w:t>
      </w:r>
      <w:r w:rsidR="00723591">
        <w:fldChar w:fldCharType="begin"/>
      </w:r>
      <w:r w:rsidR="00723591">
        <w:instrText xml:space="preserve"> ADDIN EN.CITE &lt;EndNote&gt;&lt;Cite&gt;&lt;Author&gt;Organization&lt;/Author&gt;&lt;Year&gt;2017&lt;/Year&gt;&lt;RecNum&gt;86&lt;/RecNum&gt;&lt;DisplayText&gt;&lt;style face="superscript"&gt;26&lt;/style&gt;&lt;/DisplayText&gt;&lt;record&gt;&lt;rec-number&gt;86&lt;/rec-number&gt;&lt;foreign-keys&gt;&lt;key app="EN" db-id="sxeprprst9pddce0ezovfteyp5ss9dtapd5a" timestamp="1551095420"&gt;86&lt;/key&gt;&lt;/foreign-keys&gt;&lt;ref-type name="Report"&gt;27&lt;/ref-type&gt;&lt;contributors&gt;&lt;authors&gt;&lt;author&gt;World Health Organization&lt;/author&gt;&lt;/authors&gt;&lt;/contributors&gt;&lt;titles&gt;&lt;title&gt;Guidelines for treatment of drug-susceptible tuberculosis and patient care, 2017 update. &lt;/title&gt;&lt;/titles&gt;&lt;number&gt;Licence: CC BY-NC-SA 3.0 IGO.&lt;/number&gt;&lt;dates&gt;&lt;year&gt;2017&lt;/year&gt;&lt;/dates&gt;&lt;pub-location&gt;Geneva&lt;/pub-location&gt;&lt;publisher&gt;World Health Organization&lt;/publisher&gt;&lt;urls&gt;&lt;/urls&gt;&lt;/record&gt;&lt;/Cite&gt;&lt;/EndNote&gt;</w:instrText>
      </w:r>
      <w:r w:rsidR="00723591">
        <w:fldChar w:fldCharType="separate"/>
      </w:r>
      <w:r w:rsidR="00723591" w:rsidRPr="00723591">
        <w:rPr>
          <w:noProof/>
          <w:vertAlign w:val="superscript"/>
        </w:rPr>
        <w:t>26</w:t>
      </w:r>
      <w:r w:rsidR="00723591">
        <w:fldChar w:fldCharType="end"/>
      </w:r>
      <w:r w:rsidR="00426EC9">
        <w:t>, to use standardised or quasi-individualised regimens. As a minimum in any setting, the presence of fluoroquinolone resistance should be ascertained prior to initiating MDR</w:t>
      </w:r>
      <w:r w:rsidR="00FD3184">
        <w:t>-TB</w:t>
      </w:r>
      <w:r w:rsidR="00426EC9">
        <w:t xml:space="preserve"> treatment (South Africa being an example where this is being successfully implemented). The regimen can then be individualised based on the results of the available second line </w:t>
      </w:r>
      <w:r w:rsidR="00FD3184">
        <w:t>DST</w:t>
      </w:r>
      <w:r w:rsidR="00426EC9">
        <w:t>.</w:t>
      </w:r>
      <w:r w:rsidR="00006CEA">
        <w:t xml:space="preserve"> </w:t>
      </w:r>
    </w:p>
    <w:p w14:paraId="3ED1982A" w14:textId="77777777" w:rsidR="00CA7D93" w:rsidRDefault="00CA7D93" w:rsidP="000B0C8D">
      <w:pPr>
        <w:tabs>
          <w:tab w:val="left" w:pos="426"/>
        </w:tabs>
        <w:spacing w:line="480" w:lineRule="auto"/>
      </w:pPr>
    </w:p>
    <w:p w14:paraId="09C74CFE" w14:textId="2FDE7C87" w:rsidR="00712081" w:rsidRDefault="00712081" w:rsidP="000B0C8D">
      <w:pPr>
        <w:tabs>
          <w:tab w:val="left" w:pos="426"/>
        </w:tabs>
        <w:spacing w:line="480" w:lineRule="auto"/>
      </w:pPr>
      <w:r>
        <w:t xml:space="preserve">Another </w:t>
      </w:r>
      <w:r w:rsidR="0068320D">
        <w:t xml:space="preserve">suggested </w:t>
      </w:r>
      <w:r>
        <w:t xml:space="preserve">approach </w:t>
      </w:r>
      <w:r w:rsidR="0068320D">
        <w:t>is</w:t>
      </w:r>
      <w:r>
        <w:t xml:space="preserve"> to use a </w:t>
      </w:r>
      <w:r w:rsidR="00CA7D93">
        <w:t>p</w:t>
      </w:r>
      <w:r>
        <w:t xml:space="preserve">an-TB regimen </w:t>
      </w:r>
      <w:r w:rsidR="00374412">
        <w:t xml:space="preserve">to treat </w:t>
      </w:r>
      <w:r>
        <w:t xml:space="preserve">all forms </w:t>
      </w:r>
      <w:r w:rsidR="00426EC9">
        <w:t>of</w:t>
      </w:r>
      <w:r>
        <w:t xml:space="preserve"> rifampicin-resistant TB with one regimen</w:t>
      </w:r>
      <w:r w:rsidR="00E27916">
        <w:t xml:space="preserve"> without </w:t>
      </w:r>
      <w:r w:rsidR="00060B6E">
        <w:t>preceding</w:t>
      </w:r>
      <w:r w:rsidR="00E27916">
        <w:t xml:space="preserve"> </w:t>
      </w:r>
      <w:r w:rsidR="00FD3184">
        <w:t>DST</w:t>
      </w:r>
      <w:r w:rsidR="00CA7D93">
        <w:t xml:space="preserve">. The merits and drawbacks of this approach including the risk of </w:t>
      </w:r>
      <w:r w:rsidR="00CA7D93">
        <w:lastRenderedPageBreak/>
        <w:t>resistance amplification</w:t>
      </w:r>
      <w:r w:rsidR="00D13F15">
        <w:fldChar w:fldCharType="begin">
          <w:fldData xml:space="preserve">PEVuZE5vdGU+PENpdGU+PEF1dGhvcj5Jc21haWw8L0F1dGhvcj48WWVhcj4yMDE4PC9ZZWFyPjxS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</w:fldData>
        </w:fldChar>
      </w:r>
      <w:r w:rsidR="00723591">
        <w:instrText xml:space="preserve"> ADDIN EN.CITE </w:instrText>
      </w:r>
      <w:r w:rsidR="00723591">
        <w:fldChar w:fldCharType="begin">
          <w:fldData xml:space="preserve">PEVuZE5vdGU+PENpdGU+PEF1dGhvcj5Jc21haWw8L0F1dGhvcj48WWVhcj4yMDE4PC9ZZWFyPjxS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</w:fldData>
        </w:fldChar>
      </w:r>
      <w:r w:rsidR="00723591">
        <w:instrText xml:space="preserve"> ADDIN EN.CITE.DATA </w:instrText>
      </w:r>
      <w:r w:rsidR="00723591">
        <w:fldChar w:fldCharType="end"/>
      </w:r>
      <w:r w:rsidR="00D13F15">
        <w:fldChar w:fldCharType="separate"/>
      </w:r>
      <w:r w:rsidR="00723591" w:rsidRPr="00723591">
        <w:rPr>
          <w:noProof/>
          <w:vertAlign w:val="superscript"/>
        </w:rPr>
        <w:t>27</w:t>
      </w:r>
      <w:r w:rsidR="00D13F15">
        <w:fldChar w:fldCharType="end"/>
      </w:r>
      <w:r w:rsidR="00CA7D93">
        <w:t xml:space="preserve"> </w:t>
      </w:r>
      <w:r w:rsidR="000F70C3">
        <w:t xml:space="preserve">and </w:t>
      </w:r>
      <w:r w:rsidR="00D31DED">
        <w:t xml:space="preserve">the rights of individuals </w:t>
      </w:r>
      <w:r w:rsidR="000F70C3">
        <w:t>versus</w:t>
      </w:r>
      <w:r w:rsidR="00D31DED">
        <w:t xml:space="preserve"> communit</w:t>
      </w:r>
      <w:r w:rsidR="000F70C3">
        <w:t>ies</w:t>
      </w:r>
      <w:r w:rsidR="00D31DED">
        <w:t xml:space="preserve"> ha</w:t>
      </w:r>
      <w:r w:rsidR="006A0CD2">
        <w:t>ve</w:t>
      </w:r>
      <w:r w:rsidR="00D31DED">
        <w:t xml:space="preserve"> recently been extensively debated</w:t>
      </w:r>
      <w:r w:rsidR="00853976">
        <w:fldChar w:fldCharType="begin">
          <w:fldData xml:space="preserve">PEVuZE5vdGU+PENpdGU+PEF1dGhvcj5HdXB0YTwvQXV0aG9yPjxZZWFyPjIwMTg8L1llYXI+PFJl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==
</w:fldData>
        </w:fldChar>
      </w:r>
      <w:r w:rsidR="00723591">
        <w:instrText xml:space="preserve"> ADDIN EN.CITE </w:instrText>
      </w:r>
      <w:r w:rsidR="00723591">
        <w:fldChar w:fldCharType="begin">
          <w:fldData xml:space="preserve">PEVuZE5vdGU+PENpdGU+PEF1dGhvcj5HdXB0YTwvQXV0aG9yPjxZZWFyPjIwMTg8L1llYXI+PFJl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==
</w:fldData>
        </w:fldChar>
      </w:r>
      <w:r w:rsidR="00723591">
        <w:instrText xml:space="preserve"> ADDIN EN.CITE.DATA </w:instrText>
      </w:r>
      <w:r w:rsidR="00723591">
        <w:fldChar w:fldCharType="end"/>
      </w:r>
      <w:r w:rsidR="00853976">
        <w:fldChar w:fldCharType="separate"/>
      </w:r>
      <w:r w:rsidR="00723591" w:rsidRPr="00723591">
        <w:rPr>
          <w:noProof/>
          <w:vertAlign w:val="superscript"/>
        </w:rPr>
        <w:t>28-30</w:t>
      </w:r>
      <w:r w:rsidR="00853976">
        <w:fldChar w:fldCharType="end"/>
      </w:r>
      <w:r w:rsidR="00D31DED">
        <w:t>.</w:t>
      </w:r>
    </w:p>
    <w:p w14:paraId="3DE1558F" w14:textId="77777777" w:rsidR="00D31DED" w:rsidRDefault="00D31DED" w:rsidP="000B0C8D">
      <w:pPr>
        <w:tabs>
          <w:tab w:val="left" w:pos="426"/>
        </w:tabs>
        <w:spacing w:line="480" w:lineRule="auto"/>
      </w:pPr>
    </w:p>
    <w:p w14:paraId="089C2C04" w14:textId="77777777" w:rsidR="007B1FF8" w:rsidRPr="000F70C3" w:rsidRDefault="007B1FF8" w:rsidP="000B0C8D">
      <w:pPr>
        <w:tabs>
          <w:tab w:val="left" w:pos="426"/>
        </w:tabs>
        <w:spacing w:line="480" w:lineRule="auto"/>
        <w:rPr>
          <w:b/>
          <w:u w:val="single"/>
        </w:rPr>
      </w:pPr>
      <w:r>
        <w:rPr>
          <w:b/>
          <w:u w:val="single"/>
        </w:rPr>
        <w:t>DIAGNOSIS OF DRUG-RESISTANT TB</w:t>
      </w:r>
    </w:p>
    <w:p w14:paraId="4BF70CD5" w14:textId="5CB4B5A3" w:rsidR="002B7925" w:rsidRDefault="007B1FF8" w:rsidP="002B7925">
      <w:pPr>
        <w:tabs>
          <w:tab w:val="left" w:pos="426"/>
        </w:tabs>
        <w:spacing w:line="480" w:lineRule="auto"/>
      </w:pPr>
      <w:r w:rsidRPr="007B1FF8">
        <w:t xml:space="preserve">Substantially </w:t>
      </w:r>
      <w:r w:rsidR="00426EC9">
        <w:t>reducing</w:t>
      </w:r>
      <w:r w:rsidR="00426EC9" w:rsidRPr="007B1FF8">
        <w:t xml:space="preserve"> </w:t>
      </w:r>
      <w:r w:rsidRPr="007B1FF8">
        <w:t xml:space="preserve">the burden of </w:t>
      </w:r>
      <w:r>
        <w:t xml:space="preserve">MDR-TB will necessitate active case finding as </w:t>
      </w:r>
      <w:r w:rsidR="002B7925">
        <w:t xml:space="preserve"> ≥</w:t>
      </w:r>
      <w:r>
        <w:t>95% or more of transmission has already occurred prior to MDR-TB cases self-declaring themselves for treatment</w:t>
      </w:r>
      <w:r w:rsidR="00853976">
        <w:fldChar w:fldCharType="begin">
          <w:fldData xml:space="preserve">PEVuZE5vdGU+PENpdGU+PEF1dGhvcj5EaGVkYTwvQXV0aG9yPjxZZWFyPjIwMTc8L1llYXI+PFJl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=
</w:fldData>
        </w:fldChar>
      </w:r>
      <w:r w:rsidR="00723591">
        <w:instrText xml:space="preserve"> ADDIN EN.CITE </w:instrText>
      </w:r>
      <w:r w:rsidR="00723591">
        <w:fldChar w:fldCharType="begin">
          <w:fldData xml:space="preserve">PEVuZE5vdGU+PENpdGU+PEF1dGhvcj5EaGVkYTwvQXV0aG9yPjxZZWFyPjIwMTc8L1llYXI+PFJl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=
</w:fldData>
        </w:fldChar>
      </w:r>
      <w:r w:rsidR="00723591">
        <w:instrText xml:space="preserve"> ADDIN EN.CITE.DATA </w:instrText>
      </w:r>
      <w:r w:rsidR="00723591">
        <w:fldChar w:fldCharType="end"/>
      </w:r>
      <w:r w:rsidR="00853976">
        <w:fldChar w:fldCharType="separate"/>
      </w:r>
      <w:r w:rsidR="00723591" w:rsidRPr="00723591">
        <w:rPr>
          <w:noProof/>
          <w:vertAlign w:val="superscript"/>
        </w:rPr>
        <w:t>31,32</w:t>
      </w:r>
      <w:r w:rsidR="00853976">
        <w:fldChar w:fldCharType="end"/>
      </w:r>
      <w:r>
        <w:t>. In addition to target</w:t>
      </w:r>
      <w:r w:rsidR="00994F9C">
        <w:t>ed</w:t>
      </w:r>
      <w:r>
        <w:t xml:space="preserve"> screening, e.g. close contacts, </w:t>
      </w:r>
      <w:r w:rsidR="002B7925">
        <w:t xml:space="preserve">one </w:t>
      </w:r>
      <w:r>
        <w:t xml:space="preserve">recent </w:t>
      </w:r>
      <w:r w:rsidR="002B7925">
        <w:t>study indicated</w:t>
      </w:r>
      <w:r>
        <w:t xml:space="preserve"> the feasibility of using new </w:t>
      </w:r>
      <w:r w:rsidR="00994F9C">
        <w:t xml:space="preserve">portable battery-operated </w:t>
      </w:r>
      <w:r>
        <w:t>molecular tools such as Xpert E</w:t>
      </w:r>
      <w:r w:rsidR="006A0CD2">
        <w:t>dge</w:t>
      </w:r>
      <w:r>
        <w:t xml:space="preserve"> and Xpert O</w:t>
      </w:r>
      <w:r w:rsidR="006A0CD2">
        <w:t>mni</w:t>
      </w:r>
      <w:r>
        <w:t xml:space="preserve"> for targeted community-based active case finding for MDR-TB</w:t>
      </w:r>
      <w:r w:rsidR="00853976">
        <w:fldChar w:fldCharType="begin"/>
      </w:r>
      <w:r w:rsidR="00723591">
        <w:instrText xml:space="preserve"> ADDIN EN.CITE &lt;EndNote&gt;&lt;Cite&gt;&lt;Author&gt;Dheda&lt;/Author&gt;&lt;Year&gt;2018&lt;/Year&gt;&lt;RecNum&gt;20&lt;/RecNum&gt;&lt;DisplayText&gt;&lt;style face="superscript"&gt;33&lt;/style&gt;&lt;/DisplayText&gt;&lt;record&gt;&lt;rec-number&gt;20&lt;/rec-number&gt;&lt;foreign-keys&gt;&lt;key app="EN" db-id="sxeprprst9pddce0ezovfteyp5ss9dtapd5a" timestamp="1549637937"&gt;20&lt;/key&gt;&lt;/foreign-keys&gt;&lt;ref-type name="Conference Proceedings"&gt;10&lt;/ref-type&gt;&lt;contributors&gt;&lt;authors&gt;&lt;author&gt;Dheda, K, Esmail A, Pooran A, Randall P, Calligaro G, Meldau R, Mottay L&lt;/author&gt;&lt;/authors&gt;&lt;/contributors&gt;&lt;titles&gt;&lt;title&gt;Quantifying infectiousness of undiagnosed tuberculosis cases and the impact of enhanced community-based active case finding strategy using novel diagnostic tools – a randomized controlled trial (XACT-II)&lt;/title&gt;&lt;secondary-title&gt;44th Annual Department of Medicine Research Day&lt;/secondary-title&gt;&lt;/titles&gt;&lt;dates&gt;&lt;year&gt;2018&lt;/year&gt;&lt;pub-dates&gt;&lt;date&gt;20th of September 2018&lt;/date&gt;&lt;/pub-dates&gt;&lt;/dates&gt;&lt;pub-location&gt;University of Cape Town&lt;/pub-location&gt;&lt;urls&gt;&lt;/urls&gt;&lt;/record&gt;&lt;/Cite&gt;&lt;/EndNote&gt;</w:instrText>
      </w:r>
      <w:r w:rsidR="00853976">
        <w:fldChar w:fldCharType="separate"/>
      </w:r>
      <w:r w:rsidR="00723591" w:rsidRPr="00723591">
        <w:rPr>
          <w:noProof/>
          <w:vertAlign w:val="superscript"/>
        </w:rPr>
        <w:t>33</w:t>
      </w:r>
      <w:r w:rsidR="00853976">
        <w:fldChar w:fldCharType="end"/>
      </w:r>
      <w:r>
        <w:t>. Xpert U</w:t>
      </w:r>
      <w:r w:rsidR="006A0CD2">
        <w:t>ltra</w:t>
      </w:r>
      <w:r>
        <w:t xml:space="preserve">, a </w:t>
      </w:r>
      <w:r w:rsidR="002B7925">
        <w:t xml:space="preserve">version of Xpert that is </w:t>
      </w:r>
      <w:r>
        <w:t xml:space="preserve">more sensitive but less specific </w:t>
      </w:r>
      <w:r w:rsidR="002B7925">
        <w:t>than</w:t>
      </w:r>
      <w:r w:rsidR="00994F9C">
        <w:t xml:space="preserve"> the generation 4 cartridge</w:t>
      </w:r>
      <w:r>
        <w:t xml:space="preserve">, is now the frontline diagnostic being used in TB </w:t>
      </w:r>
      <w:r w:rsidR="00994F9C">
        <w:t xml:space="preserve">many </w:t>
      </w:r>
      <w:r>
        <w:t>endemic countries</w:t>
      </w:r>
      <w:r w:rsidR="00853976">
        <w:fldChar w:fldCharType="begin">
          <w:fldData xml:space="preserve">PEVuZE5vdGU+PENpdGU+PEF1dGhvcj5Eb3JtYW48L0F1dGhvcj48WWVhcj4yMDE4PC9ZZWFyPjxS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NzYtODQ8L3BhZ2VzPjx2b2x1bWU+MTg8L3ZvbHVt
ZT48bnVtYmVyPjE8L251bWJlcj48ZGF0ZXM+PHllYXI+MjAxODwveWVhcj48cHViLWRhdGVzPjxk
YXRlPkphbjwvZGF0ZT48L3B1Yi1kYXRlcz48L2RhdGVzPjxpc2JuPjE0NzQtNDQ1NyAoRWxlY3Ry
b25pYykmI3hEOzE0NzMtMzA5OSAoTGlua2luZyk8L2lzYm4+PGFjY2Vzc2lvbi1udW0+MjkxOTg5
MTE8L2FjY2Vzc2lvbi1udW0+PHVybHM+PHJlbGF0ZWQtdXJscz48dXJsPmh0dHA6Ly93d3cubmNi
aS5ubG0ubmloLmdvdi9wdWJtZWQvMjkxOTg5MTE8L3VybD48L3JlbGF0ZWQtdXJscz48L3VybHM+
PGVsZWN0cm9uaWMtcmVzb3VyY2UtbnVtPjEwLjEwMTYvUzE0NzMtMzA5OSgxNykzMDY5MS02PC9l
bGVjdHJvbmljLXJlc291cmNlLW51bT48L3JlY29yZD48L0NpdGU+PC9FbmROb3RlPn==
</w:fldData>
        </w:fldChar>
      </w:r>
      <w:r w:rsidR="00723591">
        <w:instrText xml:space="preserve"> ADDIN EN.CITE </w:instrText>
      </w:r>
      <w:r w:rsidR="00723591">
        <w:fldChar w:fldCharType="begin">
          <w:fldData xml:space="preserve">PEVuZE5vdGU+PENpdGU+PEF1dGhvcj5Eb3JtYW48L0F1dGhvcj48WWVhcj4yMDE4PC9ZZWFyPjxS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==
</w:fldData>
        </w:fldChar>
      </w:r>
      <w:r w:rsidR="00723591">
        <w:instrText xml:space="preserve"> ADDIN EN.CITE.DATA </w:instrText>
      </w:r>
      <w:r w:rsidR="00723591">
        <w:fldChar w:fldCharType="end"/>
      </w:r>
      <w:r w:rsidR="00853976">
        <w:fldChar w:fldCharType="separate"/>
      </w:r>
      <w:r w:rsidR="00723591" w:rsidRPr="00723591">
        <w:rPr>
          <w:noProof/>
          <w:vertAlign w:val="superscript"/>
        </w:rPr>
        <w:t>34</w:t>
      </w:r>
      <w:r w:rsidR="00853976">
        <w:fldChar w:fldCharType="end"/>
      </w:r>
      <w:r>
        <w:t xml:space="preserve">. </w:t>
      </w:r>
      <w:r w:rsidR="002B7925">
        <w:t>Its d</w:t>
      </w:r>
      <w:r w:rsidR="00994F9C">
        <w:t xml:space="preserve">rawbacks include limited positive predictive </w:t>
      </w:r>
      <w:r w:rsidR="0068320D">
        <w:t>value</w:t>
      </w:r>
      <w:r w:rsidR="00994F9C">
        <w:t xml:space="preserve"> </w:t>
      </w:r>
      <w:r w:rsidR="00B60AFB">
        <w:t xml:space="preserve">for rifampicin resistance </w:t>
      </w:r>
      <w:r w:rsidR="00994F9C">
        <w:t>(when</w:t>
      </w:r>
      <w:r>
        <w:t xml:space="preserve"> the prevalence of </w:t>
      </w:r>
      <w:r w:rsidR="00B60AFB">
        <w:t>resistance</w:t>
      </w:r>
      <w:r>
        <w:t xml:space="preserve"> </w:t>
      </w:r>
      <w:r w:rsidR="002B7925">
        <w:t xml:space="preserve">is </w:t>
      </w:r>
      <w:r>
        <w:t>under 10%</w:t>
      </w:r>
      <w:r w:rsidR="00994F9C">
        <w:t>)</w:t>
      </w:r>
      <w:r w:rsidR="00853976">
        <w:fldChar w:fldCharType="begin"/>
      </w:r>
      <w:r w:rsidR="00723591">
        <w:instrText xml:space="preserve"> ADDIN EN.CITE &lt;EndNote&gt;&lt;Cite&gt;&lt;Author&gt;WHO&lt;/Author&gt;&lt;Year&gt;2011&lt;/Year&gt;&lt;RecNum&gt;22&lt;/RecNum&gt;&lt;DisplayText&gt;&lt;style face="superscript"&gt;35&lt;/style&gt;&lt;/DisplayText&gt;&lt;record&gt;&lt;rec-number&gt;22&lt;/rec-number&gt;&lt;foreign-keys&gt;&lt;key app="EN" db-id="sxeprprst9pddce0ezovfteyp5ss9dtapd5a" timestamp="1549637937"&gt;22&lt;/key&gt;&lt;/foreign-keys&gt;&lt;ref-type name="Report"&gt;27&lt;/ref-type&gt;&lt;contributors&gt;&lt;authors&gt;&lt;author&gt;WHO&lt;/author&gt;&lt;/authors&gt;&lt;tertiary-authors&gt;&lt;author&gt;WHO Press&lt;/author&gt;&lt;/tertiary-authors&gt;&lt;/contributors&gt;&lt;titles&gt;&lt;title&gt;Rapid Implementation of the Xpert MTB/RIF diagnostic test: Technical and operational ‘How-to’ Practical considerations&lt;/title&gt;&lt;/titles&gt;&lt;dates&gt;&lt;year&gt;2011&lt;/year&gt;&lt;/dates&gt;&lt;pub-location&gt;Geneva, Switzerland&lt;/pub-location&gt;&lt;publisher&gt;World Health Organisation&lt;/publisher&gt;&lt;urls&gt;&lt;/urls&gt;&lt;/record&gt;&lt;/Cite&gt;&lt;/EndNote&gt;</w:instrText>
      </w:r>
      <w:r w:rsidR="00853976">
        <w:fldChar w:fldCharType="separate"/>
      </w:r>
      <w:r w:rsidR="00723591" w:rsidRPr="00723591">
        <w:rPr>
          <w:noProof/>
          <w:vertAlign w:val="superscript"/>
        </w:rPr>
        <w:t>35</w:t>
      </w:r>
      <w:r w:rsidR="00853976">
        <w:fldChar w:fldCharType="end"/>
      </w:r>
      <w:r w:rsidR="00994F9C">
        <w:t xml:space="preserve"> and the lack of clarity on how to handle t</w:t>
      </w:r>
      <w:r>
        <w:t>race positive results</w:t>
      </w:r>
      <w:r w:rsidR="006A66A6">
        <w:t>. Newer versions of the line probe assay are likely to emerge</w:t>
      </w:r>
      <w:r w:rsidR="006A0CD2">
        <w:t>,</w:t>
      </w:r>
      <w:r w:rsidR="006A66A6">
        <w:t xml:space="preserve"> and </w:t>
      </w:r>
      <w:r w:rsidR="000B0C8D">
        <w:t xml:space="preserve">the GeneXpert </w:t>
      </w:r>
      <w:r w:rsidR="00FD3184">
        <w:t>DR-</w:t>
      </w:r>
      <w:r w:rsidR="000B0C8D">
        <w:t>TB cartridge is due to be released shortly</w:t>
      </w:r>
      <w:r w:rsidR="00853976">
        <w:fldChar w:fldCharType="begin">
          <w:fldData xml:space="preserve">PEVuZE5vdGU+PENpdGU+PEF1dGhvcj5YaWU8L0F1dGhvcj48WWVhcj4yMDE3PC9ZZWFyPjxSZWNO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</w:fldData>
        </w:fldChar>
      </w:r>
      <w:r w:rsidR="00723591">
        <w:instrText xml:space="preserve"> ADDIN EN.CITE </w:instrText>
      </w:r>
      <w:r w:rsidR="00723591">
        <w:fldChar w:fldCharType="begin">
          <w:fldData xml:space="preserve">PEVuZE5vdGU+PENpdGU+PEF1dGhvcj5YaWU8L0F1dGhvcj48WWVhcj4yMDE3PC9ZZWFyPjxSZWNO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</w:fldData>
        </w:fldChar>
      </w:r>
      <w:r w:rsidR="00723591">
        <w:instrText xml:space="preserve"> ADDIN EN.CITE.DATA </w:instrText>
      </w:r>
      <w:r w:rsidR="00723591">
        <w:fldChar w:fldCharType="end"/>
      </w:r>
      <w:r w:rsidR="00853976">
        <w:fldChar w:fldCharType="separate"/>
      </w:r>
      <w:r w:rsidR="00723591" w:rsidRPr="00723591">
        <w:rPr>
          <w:noProof/>
          <w:vertAlign w:val="superscript"/>
        </w:rPr>
        <w:t>36</w:t>
      </w:r>
      <w:r w:rsidR="00853976">
        <w:fldChar w:fldCharType="end"/>
      </w:r>
      <w:r w:rsidR="00994F9C">
        <w:t>, which</w:t>
      </w:r>
      <w:r w:rsidR="000B0C8D">
        <w:t xml:space="preserve"> will </w:t>
      </w:r>
      <w:r w:rsidR="002B7925">
        <w:t>detect</w:t>
      </w:r>
      <w:r w:rsidR="000B0C8D">
        <w:t xml:space="preserve"> resistance to isoniazid, fluoroquinolones, and </w:t>
      </w:r>
      <w:r w:rsidR="00FD3184">
        <w:t>SLID</w:t>
      </w:r>
      <w:r w:rsidR="00994F9C">
        <w:t>s</w:t>
      </w:r>
      <w:r w:rsidR="000B0C8D">
        <w:t>. It is likely that susceptibility to other drugs will be added on as technology progresses. Ne</w:t>
      </w:r>
      <w:r w:rsidR="00994F9C">
        <w:t>xt</w:t>
      </w:r>
      <w:r w:rsidR="000B0C8D">
        <w:t xml:space="preserve"> generation whole genome sequencing can provide comprehensive mutational analysis allowing drug susceptibility profiles for many second</w:t>
      </w:r>
      <w:r w:rsidR="00FD3184">
        <w:t>-</w:t>
      </w:r>
      <w:r w:rsidR="000B0C8D">
        <w:t xml:space="preserve">line drugs to </w:t>
      </w:r>
      <w:r w:rsidR="00994F9C">
        <w:t xml:space="preserve">be </w:t>
      </w:r>
      <w:r w:rsidR="000B0C8D">
        <w:t xml:space="preserve">simultaneously determined </w:t>
      </w:r>
      <w:r w:rsidR="00853976">
        <w:fldChar w:fldCharType="begin">
          <w:fldData xml:space="preserve">PEVuZE5vdGU+PENpdGU+PEF1dGhvcj5EaGVkYTwvQXV0aG9yPjxZZWFyPjIwMTc8L1llYXI+PFJl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</w:fldData>
        </w:fldChar>
      </w:r>
      <w:r w:rsidR="00723591">
        <w:instrText xml:space="preserve"> ADDIN EN.CITE </w:instrText>
      </w:r>
      <w:r w:rsidR="00723591">
        <w:fldChar w:fldCharType="begin">
          <w:fldData xml:space="preserve">PEVuZE5vdGU+PENpdGU+PEF1dGhvcj5EaGVkYTwvQXV0aG9yPjxZZWFyPjIwMTc8L1llYXI+PFJl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</w:fldData>
        </w:fldChar>
      </w:r>
      <w:r w:rsidR="00723591">
        <w:instrText xml:space="preserve"> ADDIN EN.CITE.DATA </w:instrText>
      </w:r>
      <w:r w:rsidR="00723591">
        <w:fldChar w:fldCharType="end"/>
      </w:r>
      <w:r w:rsidR="00853976">
        <w:fldChar w:fldCharType="separate"/>
      </w:r>
      <w:r w:rsidR="00723591" w:rsidRPr="00723591">
        <w:rPr>
          <w:noProof/>
          <w:vertAlign w:val="superscript"/>
        </w:rPr>
        <w:t>37-42</w:t>
      </w:r>
      <w:r w:rsidR="00853976">
        <w:fldChar w:fldCharType="end"/>
      </w:r>
      <w:r w:rsidR="000B0C8D">
        <w:t xml:space="preserve">. However, major limitations </w:t>
      </w:r>
      <w:r w:rsidR="0068320D">
        <w:t>include</w:t>
      </w:r>
      <w:r w:rsidR="00994F9C">
        <w:t xml:space="preserve"> </w:t>
      </w:r>
      <w:r w:rsidR="000B0C8D">
        <w:t xml:space="preserve">the poor predictive value for some drugs, e.g. clofazimine and cycloserine, and the poor sensitivity when using sputum rather than a </w:t>
      </w:r>
      <w:r w:rsidR="00040666">
        <w:t>culture</w:t>
      </w:r>
      <w:r w:rsidR="000B0C8D">
        <w:t xml:space="preserve"> isolate</w:t>
      </w:r>
      <w:r w:rsidR="00CE099E">
        <w:t xml:space="preserve"> as a sample</w:t>
      </w:r>
      <w:r w:rsidR="000B0C8D">
        <w:t xml:space="preserve"> (meaning that results </w:t>
      </w:r>
      <w:r w:rsidR="00CE099E">
        <w:t xml:space="preserve">from a culture isolate </w:t>
      </w:r>
      <w:r w:rsidR="000B0C8D">
        <w:t xml:space="preserve">are generally only available after 4 to 8 weeks of empiric treatment). </w:t>
      </w:r>
      <w:r w:rsidR="00994F9C">
        <w:t>Some mutations may have good correlations with minimum inhibitory drug concentrations</w:t>
      </w:r>
      <w:r w:rsidR="00853976">
        <w:fldChar w:fldCharType="begin">
          <w:fldData xml:space="preserve">PEVuZE5vdGU+PENpdGU+PEF1dGhvcj5SdWVzZW48L0F1dGhvcj48WWVhcj4yMDE4PC9ZZWFyPjxS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</w:fldData>
        </w:fldChar>
      </w:r>
      <w:r w:rsidR="00723591">
        <w:instrText xml:space="preserve"> ADDIN EN.CITE </w:instrText>
      </w:r>
      <w:r w:rsidR="00723591">
        <w:fldChar w:fldCharType="begin">
          <w:fldData xml:space="preserve">PEVuZE5vdGU+PENpdGU+PEF1dGhvcj5SdWVzZW48L0F1dGhvcj48WWVhcj4yMDE4PC9ZZWFyPjxS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</w:fldData>
        </w:fldChar>
      </w:r>
      <w:r w:rsidR="00723591">
        <w:instrText xml:space="preserve"> ADDIN EN.CITE.DATA </w:instrText>
      </w:r>
      <w:r w:rsidR="00723591">
        <w:fldChar w:fldCharType="end"/>
      </w:r>
      <w:r w:rsidR="00853976">
        <w:fldChar w:fldCharType="separate"/>
      </w:r>
      <w:r w:rsidR="00723591" w:rsidRPr="00723591">
        <w:rPr>
          <w:noProof/>
          <w:vertAlign w:val="superscript"/>
        </w:rPr>
        <w:t>43</w:t>
      </w:r>
      <w:r w:rsidR="00853976">
        <w:fldChar w:fldCharType="end"/>
      </w:r>
      <w:r w:rsidR="00994F9C">
        <w:t xml:space="preserve">. </w:t>
      </w:r>
      <w:r w:rsidR="002B7925">
        <w:t xml:space="preserve">The clinical impact of extended sequencing technology, and the </w:t>
      </w:r>
      <w:r w:rsidR="002E61D5">
        <w:t xml:space="preserve">clinical </w:t>
      </w:r>
      <w:r w:rsidR="002B7925">
        <w:t xml:space="preserve">benefit over more limited molecular readouts (such as that in the Xpert DR-TB cartridge) requires clarification. </w:t>
      </w:r>
    </w:p>
    <w:p w14:paraId="49177EC6" w14:textId="77777777" w:rsidR="000B0C8D" w:rsidRDefault="000B0C8D" w:rsidP="000B0C8D">
      <w:pPr>
        <w:tabs>
          <w:tab w:val="left" w:pos="426"/>
        </w:tabs>
        <w:spacing w:line="480" w:lineRule="auto"/>
      </w:pPr>
    </w:p>
    <w:p w14:paraId="25675044" w14:textId="77777777" w:rsidR="000B0C8D" w:rsidRDefault="000B0C8D" w:rsidP="000B0C8D">
      <w:pPr>
        <w:tabs>
          <w:tab w:val="left" w:pos="426"/>
        </w:tabs>
        <w:spacing w:line="480" w:lineRule="auto"/>
      </w:pPr>
      <w:r>
        <w:rPr>
          <w:b/>
          <w:u w:val="single"/>
        </w:rPr>
        <w:t>PK/PD ASPECTS, AND NEWER DRUG REGIMENS AND AGENTS</w:t>
      </w:r>
    </w:p>
    <w:p w14:paraId="077F0E7C" w14:textId="77777777" w:rsidR="000B0C8D" w:rsidRDefault="000B0C8D" w:rsidP="000B0C8D">
      <w:pPr>
        <w:tabs>
          <w:tab w:val="left" w:pos="426"/>
        </w:tabs>
        <w:spacing w:line="480" w:lineRule="auto"/>
      </w:pPr>
    </w:p>
    <w:p w14:paraId="305B4CFE" w14:textId="5D37DD0C" w:rsidR="000B0C8D" w:rsidRDefault="000B0C8D" w:rsidP="00A06546">
      <w:pPr>
        <w:tabs>
          <w:tab w:val="left" w:pos="426"/>
        </w:tabs>
        <w:spacing w:line="480" w:lineRule="auto"/>
      </w:pPr>
      <w:r>
        <w:lastRenderedPageBreak/>
        <w:t xml:space="preserve">Recent studies using explanted human lungs have confirmed the existence of substantial drug-specific gradients across pulmonary cavities suggesting that alternative dosing and drug delivery strategies </w:t>
      </w:r>
      <w:r w:rsidR="003355F4">
        <w:t>are needed</w:t>
      </w:r>
      <w:r>
        <w:t xml:space="preserve"> to </w:t>
      </w:r>
      <w:r w:rsidR="004E3C35">
        <w:t xml:space="preserve">reduce risk of site-of-disease functional monotherapy and </w:t>
      </w:r>
      <w:r>
        <w:t>prevent amplification of resistance</w:t>
      </w:r>
      <w:r w:rsidR="00853976">
        <w:fldChar w:fldCharType="begin">
          <w:fldData xml:space="preserve">PEVuZE5vdGU+PENpdGU+PEF1dGhvcj5EaGVkYTwvQXV0aG9yPjxZZWFyPjIwMTg8L1llYXI+PFJl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==
</w:fldData>
        </w:fldChar>
      </w:r>
      <w:r w:rsidR="00723591">
        <w:instrText xml:space="preserve"> ADDIN EN.CITE </w:instrText>
      </w:r>
      <w:r w:rsidR="00723591">
        <w:fldChar w:fldCharType="begin">
          <w:fldData xml:space="preserve">PEVuZE5vdGU+PENpdGU+PEF1dGhvcj5EaGVkYTwvQXV0aG9yPjxZZWFyPjIwMTg8L1llYXI+PFJl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==
</w:fldData>
        </w:fldChar>
      </w:r>
      <w:r w:rsidR="00723591">
        <w:instrText xml:space="preserve"> ADDIN EN.CITE.DATA </w:instrText>
      </w:r>
      <w:r w:rsidR="00723591">
        <w:fldChar w:fldCharType="end"/>
      </w:r>
      <w:r w:rsidR="00853976">
        <w:fldChar w:fldCharType="separate"/>
      </w:r>
      <w:r w:rsidR="00723591" w:rsidRPr="00723591">
        <w:rPr>
          <w:noProof/>
          <w:vertAlign w:val="superscript"/>
        </w:rPr>
        <w:t>44-46</w:t>
      </w:r>
      <w:r w:rsidR="00853976">
        <w:fldChar w:fldCharType="end"/>
      </w:r>
      <w:r>
        <w:t xml:space="preserve">. </w:t>
      </w:r>
      <w:r w:rsidR="00AB0004">
        <w:t xml:space="preserve">Studies </w:t>
      </w:r>
      <w:r w:rsidR="00C023FE">
        <w:t>o</w:t>
      </w:r>
      <w:r w:rsidR="00817A25">
        <w:t>n</w:t>
      </w:r>
      <w:r w:rsidR="00C023FE">
        <w:t xml:space="preserve"> </w:t>
      </w:r>
      <w:r w:rsidR="00AB0004">
        <w:t>the impact of therapeutic drug monitoring of second</w:t>
      </w:r>
      <w:r w:rsidR="00FD3184">
        <w:t>-</w:t>
      </w:r>
      <w:r w:rsidR="00AB0004">
        <w:t xml:space="preserve">line drugs </w:t>
      </w:r>
      <w:r w:rsidR="00C023FE">
        <w:t xml:space="preserve">are </w:t>
      </w:r>
      <w:r w:rsidR="003355F4">
        <w:t>needed</w:t>
      </w:r>
      <w:r w:rsidR="00853976">
        <w:fldChar w:fldCharType="begin">
          <w:fldData xml:space="preserve">PEVuZE5vdGU+PENpdGU+PEF1dGhvcj5QYXJrPC9BdXRob3I+PFllYXI+MjAxNTwvWWVhcj48UmVj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</w:fldData>
        </w:fldChar>
      </w:r>
      <w:r w:rsidR="00723591">
        <w:instrText xml:space="preserve"> ADDIN EN.CITE </w:instrText>
      </w:r>
      <w:r w:rsidR="00723591">
        <w:fldChar w:fldCharType="begin">
          <w:fldData xml:space="preserve">PEVuZE5vdGU+PENpdGU+PEF1dGhvcj5QYXJrPC9BdXRob3I+PFllYXI+MjAxNTwvWWVhcj48UmVj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</w:fldData>
        </w:fldChar>
      </w:r>
      <w:r w:rsidR="00723591">
        <w:instrText xml:space="preserve"> ADDIN EN.CITE.DATA </w:instrText>
      </w:r>
      <w:r w:rsidR="00723591">
        <w:fldChar w:fldCharType="end"/>
      </w:r>
      <w:r w:rsidR="00853976">
        <w:fldChar w:fldCharType="separate"/>
      </w:r>
      <w:r w:rsidR="00723591" w:rsidRPr="00723591">
        <w:rPr>
          <w:noProof/>
          <w:vertAlign w:val="superscript"/>
        </w:rPr>
        <w:t>35,47</w:t>
      </w:r>
      <w:r w:rsidR="00853976">
        <w:fldChar w:fldCharType="end"/>
      </w:r>
      <w:r w:rsidR="00AB0004">
        <w:t xml:space="preserve">. </w:t>
      </w:r>
      <w:r w:rsidR="004E3C35">
        <w:t>Additionally, newly-available PK and safety data from children now allow us to use BDQ in children age &gt; 6 years and DLM in children 3 years or older</w:t>
      </w:r>
      <w:r w:rsidR="004B3F47">
        <w:fldChar w:fldCharType="begin"/>
      </w:r>
      <w:r w:rsidR="00723591">
        <w:instrText xml:space="preserve"> ADDIN EN.CITE &lt;EndNote&gt;&lt;Cite&gt;&lt;Author&gt;WHO&lt;/Author&gt;&lt;Year&gt;2011&lt;/Year&gt;&lt;RecNum&gt;22&lt;/RecNum&gt;&lt;DisplayText&gt;&lt;style face="superscript"&gt;35&lt;/style&gt;&lt;/DisplayText&gt;&lt;record&gt;&lt;rec-number&gt;22&lt;/rec-number&gt;&lt;foreign-keys&gt;&lt;key app="EN" db-id="sxeprprst9pddce0ezovfteyp5ss9dtapd5a" timestamp="1549637937"&gt;22&lt;/key&gt;&lt;/foreign-keys&gt;&lt;ref-type name="Report"&gt;27&lt;/ref-type&gt;&lt;contributors&gt;&lt;authors&gt;&lt;author&gt;WHO&lt;/author&gt;&lt;/authors&gt;&lt;tertiary-authors&gt;&lt;author&gt;WHO Press&lt;/author&gt;&lt;/tertiary-authors&gt;&lt;/contributors&gt;&lt;titles&gt;&lt;title&gt;Rapid Implementation of the Xpert MTB/RIF diagnostic test: Technical and operational ‘How-to’ Practical considerations&lt;/title&gt;&lt;/titles&gt;&lt;dates&gt;&lt;year&gt;2011&lt;/year&gt;&lt;/dates&gt;&lt;pub-location&gt;Geneva, Switzerland&lt;/pub-location&gt;&lt;publisher&gt;World Health Organisation&lt;/publisher&gt;&lt;urls&gt;&lt;/urls&gt;&lt;/record&gt;&lt;/Cite&gt;&lt;/EndNote&gt;</w:instrText>
      </w:r>
      <w:r w:rsidR="004B3F47">
        <w:fldChar w:fldCharType="separate"/>
      </w:r>
      <w:r w:rsidR="00723591" w:rsidRPr="00723591">
        <w:rPr>
          <w:noProof/>
          <w:vertAlign w:val="superscript"/>
        </w:rPr>
        <w:t>35</w:t>
      </w:r>
      <w:r w:rsidR="004B3F47">
        <w:fldChar w:fldCharType="end"/>
      </w:r>
      <w:r w:rsidR="004E3C35">
        <w:t xml:space="preserve">. </w:t>
      </w:r>
      <w:r w:rsidR="00332B2C">
        <w:t xml:space="preserve">There is </w:t>
      </w:r>
      <w:r w:rsidR="00F047B9">
        <w:t xml:space="preserve">new </w:t>
      </w:r>
      <w:r w:rsidR="00332B2C">
        <w:t xml:space="preserve">evidence that specific combinations of newer drugs may rapidly interrupt transmission (Edward Nardell; personal communication). </w:t>
      </w:r>
      <w:r w:rsidR="00AB0004">
        <w:t xml:space="preserve">Recent publications using the hollow fibre </w:t>
      </w:r>
      <w:r w:rsidR="003355F4">
        <w:t xml:space="preserve">and other </w:t>
      </w:r>
      <w:r w:rsidR="00AB0004">
        <w:t>model</w:t>
      </w:r>
      <w:r w:rsidR="003355F4">
        <w:t>s</w:t>
      </w:r>
      <w:r w:rsidR="00AB0004">
        <w:t xml:space="preserve"> have </w:t>
      </w:r>
      <w:r w:rsidR="002B7925">
        <w:t xml:space="preserve">suggested </w:t>
      </w:r>
      <w:r w:rsidR="00AB0004">
        <w:t xml:space="preserve">that certain repurposed drugs including </w:t>
      </w:r>
      <w:r w:rsidR="00AB0004" w:rsidRPr="00AB0004">
        <w:t>ceftazidime avibactam</w:t>
      </w:r>
      <w:r w:rsidR="00853976">
        <w:fldChar w:fldCharType="begin"/>
      </w:r>
      <w:r w:rsidR="00723591">
        <w:instrText xml:space="preserve"> ADDIN EN.CITE &lt;EndNote&gt;&lt;Cite&gt;&lt;Author&gt;Deshpande&lt;/Author&gt;&lt;Year&gt;2017&lt;/Year&gt;&lt;RecNum&gt;29&lt;/RecNum&gt;&lt;DisplayText&gt;&lt;style face="superscript"&gt;48&lt;/style&gt;&lt;/DisplayText&gt;&lt;record&gt;&lt;rec-number&gt;29&lt;/rec-number&gt;&lt;foreign-keys&gt;&lt;key app="EN" db-id="sxeprprst9pddce0ezovfteyp5ss9dtapd5a" timestamp="1549637937"&gt;29&lt;/key&gt;&lt;/foreign-keys&gt;&lt;ref-type name="Journal Article"&gt;17&lt;/ref-type&gt;&lt;contributors&gt;&lt;authors&gt;&lt;author&gt;Deshpande, D.&lt;/author&gt;&lt;author&gt;Srivastava, S.&lt;/author&gt;&lt;author&gt;Chapagain, M.&lt;/author&gt;&lt;author&gt;Magombedze, G.&lt;/author&gt;&lt;author&gt;Martin, K. R.&lt;/author&gt;&lt;author&gt;Cirrincione, K. N.&lt;/author&gt;&lt;author&gt;Lee, P. S.&lt;/author&gt;&lt;author&gt;Koeuth, T.&lt;/author&gt;&lt;author&gt;Dheda, K.&lt;/author&gt;&lt;author&gt;Gumbo, T.&lt;/author&gt;&lt;/authors&gt;&lt;/contributors&gt;&lt;auth-address&gt;Center for Infectious Diseases Research and Experimental Therapeutics, Baylor Research Institute, Baylor University Medical Center, Dallas, TX 75204, USA.&amp;#xD;Lung Infection and Immunity Unit, Division of Pulmonology and University of Cape Town (UCT) Lung Institute, Department of Medicine, UCT, Observatory, 7925, Cape Town, South Africa.&lt;/auth-address&gt;&lt;titles&gt;&lt;title&gt;Ceftazidime-avibactam has potent sterilizing activity against highly drug-resistant tuberculosis&lt;/title&gt;&lt;secondary-title&gt;Sci Adv&lt;/secondary-title&gt;&lt;/titles&gt;&lt;periodical&gt;&lt;full-title&gt;Sci Adv&lt;/full-title&gt;&lt;/periodical&gt;&lt;pages&gt;e1701102&lt;/pages&gt;&lt;volume&gt;3&lt;/volume&gt;&lt;number&gt;8&lt;/number&gt;&lt;edition&gt;2017/09/07&lt;/edition&gt;&lt;dates&gt;&lt;year&gt;2017&lt;/year&gt;&lt;pub-dates&gt;&lt;date&gt;Aug&lt;/date&gt;&lt;/pub-dates&gt;&lt;/dates&gt;&lt;isbn&gt;2375-2548 (Electronic)&amp;#xD;2375-2548 (Linking)&lt;/isbn&gt;&lt;accession-num&gt;28875168&lt;/accession-num&gt;&lt;urls&gt;&lt;related-urls&gt;&lt;url&gt;https://www.ncbi.nlm.nih.gov/pubmed/28875168&lt;/url&gt;&lt;/related-urls&gt;&lt;/urls&gt;&lt;custom2&gt;PMC5576880&lt;/custom2&gt;&lt;electronic-resource-num&gt;10.1126/sciadv.1701102&lt;/electronic-resource-num&gt;&lt;/record&gt;&lt;/Cite&gt;&lt;/EndNote&gt;</w:instrText>
      </w:r>
      <w:r w:rsidR="00853976">
        <w:fldChar w:fldCharType="separate"/>
      </w:r>
      <w:r w:rsidR="00723591" w:rsidRPr="00723591">
        <w:rPr>
          <w:noProof/>
          <w:vertAlign w:val="superscript"/>
        </w:rPr>
        <w:t>48</w:t>
      </w:r>
      <w:r w:rsidR="00853976">
        <w:fldChar w:fldCharType="end"/>
      </w:r>
      <w:r w:rsidR="00AB0004">
        <w:t>, tedizolid</w:t>
      </w:r>
      <w:r w:rsidR="00853976">
        <w:fldChar w:fldCharType="begin"/>
      </w:r>
      <w:r w:rsidR="00723591">
        <w:instrText xml:space="preserve"> ADDIN EN.CITE &lt;EndNote&gt;&lt;Cite&gt;&lt;Author&gt;Srivastava&lt;/Author&gt;&lt;Year&gt;2018&lt;/Year&gt;&lt;RecNum&gt;773&lt;/RecNum&gt;&lt;DisplayText&gt;&lt;style face="superscript"&gt;49&lt;/style&gt;&lt;/DisplayText&gt;&lt;record&gt;&lt;rec-number&gt;773&lt;/rec-number&gt;&lt;foreign-keys&gt;&lt;key app="EN" db-id="paax2vxs099dv4eeftlv50pvr9vwadsvatzv" timestamp="1549632959"&gt;773&lt;/key&gt;&lt;/foreign-keys&gt;&lt;ref-type name="Journal Article"&gt;17&lt;/ref-type&gt;&lt;contributors&gt;&lt;authors&gt;&lt;author&gt;Srivastava, S.&lt;/author&gt;&lt;author&gt;Deshpande, D.&lt;/author&gt;&lt;author&gt;Nuermberger, E.&lt;/author&gt;&lt;author&gt;Lee, P. S.&lt;/author&gt;&lt;author&gt;Cirrincione, K.&lt;/author&gt;&lt;author&gt;Dheda, K.&lt;/author&gt;&lt;author&gt;Gumbo, T.&lt;/author&gt;&lt;/authors&gt;&lt;/contributors&gt;&lt;auth-address&gt;Center for Infectious Diseases Research and Experimental Therapeutics, Baylor Research Institute, Baylor University Medical Center, Dallas, Texas.&amp;#xD;Center for Tuberculosis Research, Department of Medicine.&amp;#xD;Department of International Health, Johns Hopkins University School of Medicine, Baltimore, Maryland.&amp;#xD;Lung Infection and Immunity Unit, Division of Pulmonology and University of Cape Town Lung Institute, Department of Medicine, Observatory, South Africa.&lt;/auth-address&gt;&lt;titles&gt;&lt;title&gt;The Sterilizing Effect of Intermittent Tedizolid for Pulmonary Tuberculosis&lt;/title&gt;&lt;secondary-title&gt;Clin Infect Dis&lt;/secondary-title&gt;&lt;/titles&gt;&lt;periodical&gt;&lt;full-title&gt;Clin Infect Dis&lt;/full-title&gt;&lt;abbr-1&gt;Clinical infectious diseases : an official publication of the Infectious Diseases Society of America&lt;/abbr-1&gt;&lt;/periodical&gt;&lt;pages&gt;S336-S341&lt;/pages&gt;&lt;volume&gt;67&lt;/volume&gt;&lt;number&gt;suppl_3&lt;/number&gt;&lt;edition&gt;2018/11/30&lt;/edition&gt;&lt;dates&gt;&lt;year&gt;2018&lt;/year&gt;&lt;pub-dates&gt;&lt;date&gt;Nov 28&lt;/date&gt;&lt;/pub-dates&gt;&lt;/dates&gt;&lt;isbn&gt;1537-6591 (Electronic)&amp;#xD;1058-4838 (Linking)&lt;/isbn&gt;&lt;accession-num&gt;30496463&lt;/accession-num&gt;&lt;urls&gt;&lt;related-urls&gt;&lt;url&gt;https://www.ncbi.nlm.nih.gov/pubmed/30496463&lt;/url&gt;&lt;/related-urls&gt;&lt;/urls&gt;&lt;custom2&gt;PMC6260152&lt;/custom2&gt;&lt;electronic-resource-num&gt;10.1093/cid/ciy626&lt;/electronic-resource-num&gt;&lt;/record&gt;&lt;/Cite&gt;&lt;/EndNote&gt;</w:instrText>
      </w:r>
      <w:r w:rsidR="00853976">
        <w:fldChar w:fldCharType="separate"/>
      </w:r>
      <w:r w:rsidR="00723591" w:rsidRPr="00723591">
        <w:rPr>
          <w:noProof/>
          <w:vertAlign w:val="superscript"/>
        </w:rPr>
        <w:t>49</w:t>
      </w:r>
      <w:r w:rsidR="00853976">
        <w:fldChar w:fldCharType="end"/>
      </w:r>
      <w:r w:rsidR="00AB0004">
        <w:t xml:space="preserve">, </w:t>
      </w:r>
      <w:r w:rsidR="00332B2C">
        <w:t xml:space="preserve">once a week tigecycline, </w:t>
      </w:r>
      <w:r w:rsidR="00C023FE">
        <w:t xml:space="preserve">and </w:t>
      </w:r>
      <w:r w:rsidR="00AB0004">
        <w:t>minocycline</w:t>
      </w:r>
      <w:r w:rsidR="00853976">
        <w:fldChar w:fldCharType="begin"/>
      </w:r>
      <w:r w:rsidR="00723591">
        <w:instrText xml:space="preserve"> ADDIN EN.CITE &lt;EndNote&gt;&lt;Cite&gt;&lt;Author&gt;Deshpande&lt;/Author&gt;&lt;Year&gt;2018&lt;/Year&gt;&lt;RecNum&gt;31&lt;/RecNum&gt;&lt;DisplayText&gt;&lt;style face="superscript"&gt;50&lt;/style&gt;&lt;/DisplayText&gt;&lt;record&gt;&lt;rec-number&gt;31&lt;/rec-number&gt;&lt;foreign-keys&gt;&lt;key app="EN" db-id="sxeprprst9pddce0ezovfteyp5ss9dtapd5a" timestamp="1549637937"&gt;31&lt;/key&gt;&lt;/foreign-keys&gt;&lt;ref-type name="Journal Article"&gt;17&lt;/ref-type&gt;&lt;contributors&gt;&lt;authors&gt;&lt;author&gt;Deshpande, D.&lt;/author&gt;&lt;author&gt;Pasipanodya, J. G.&lt;/author&gt;&lt;author&gt;Srivastava, S.&lt;/author&gt;&lt;author&gt;Martin, K. R.&lt;/author&gt;&lt;author&gt;Athale, S.&lt;/author&gt;&lt;author&gt;van Zyl, J.&lt;/author&gt;&lt;author&gt;Antiabong, J.&lt;/author&gt;&lt;author&gt;Koeuth, T.&lt;/author&gt;&lt;author&gt;Lee, P. S.&lt;/author&gt;&lt;author&gt;Dheda, K.&lt;/author&gt;&lt;author&gt;Gumbo, T.&lt;/author&gt;&lt;/authors&gt;&lt;/contributors&gt;&lt;auth-address&gt;Center for Infectious Diseases Research and Experimental Therapeutics, Baylor Research Institute, Dallas, Texas.&amp;#xD;Division of Pulmonology, Centre for Lung Infection and Immunity, University of Cape Town Lung Institute, South Africa.&lt;/auth-address&gt;&lt;titles&gt;&lt;title&gt;Minocycline Immunomodulates via Sonic Hedgehog Signaling and Apoptosis and Has Direct Potency Against Drug-Resistant Tuberculosis&lt;/title&gt;&lt;secondary-title&gt;J Infect Dis&lt;/secondary-title&gt;&lt;/titles&gt;&lt;periodical&gt;&lt;full-title&gt;J Infect Dis&lt;/full-title&gt;&lt;/periodical&gt;&lt;edition&gt;2019/01/01&lt;/edition&gt;&lt;dates&gt;&lt;year&gt;2018&lt;/year&gt;&lt;pub-dates&gt;&lt;date&gt;Dec 28&lt;/date&gt;&lt;/pub-dates&gt;&lt;/dates&gt;&lt;isbn&gt;1537-6613 (Electronic)&amp;#xD;0022-1899 (Linking)&lt;/isbn&gt;&lt;accession-num&gt;30597040&lt;/accession-num&gt;&lt;urls&gt;&lt;related-urls&gt;&lt;url&gt;https://www.ncbi.nlm.nih.gov/pubmed/30597040&lt;/url&gt;&lt;/related-urls&gt;&lt;/urls&gt;&lt;electronic-resource-num&gt;10.1093/infdis/jiy587&lt;/electronic-resource-num&gt;&lt;/record&gt;&lt;/Cite&gt;&lt;/EndNote&gt;</w:instrText>
      </w:r>
      <w:r w:rsidR="00853976">
        <w:fldChar w:fldCharType="separate"/>
      </w:r>
      <w:r w:rsidR="00723591" w:rsidRPr="00723591">
        <w:rPr>
          <w:noProof/>
          <w:vertAlign w:val="superscript"/>
        </w:rPr>
        <w:t>50</w:t>
      </w:r>
      <w:r w:rsidR="00853976">
        <w:fldChar w:fldCharType="end"/>
      </w:r>
      <w:r w:rsidR="00C023FE">
        <w:t>,</w:t>
      </w:r>
      <w:r w:rsidR="003355F4">
        <w:t xml:space="preserve"> </w:t>
      </w:r>
      <w:r w:rsidR="002B7925">
        <w:t xml:space="preserve">may </w:t>
      </w:r>
      <w:r w:rsidR="003355F4">
        <w:t xml:space="preserve">hold promise for the treatment of DR-TB. Promising new agents </w:t>
      </w:r>
      <w:r w:rsidR="00075BB0">
        <w:t xml:space="preserve">that have </w:t>
      </w:r>
      <w:r w:rsidR="002B7925">
        <w:t xml:space="preserve">partially or fully </w:t>
      </w:r>
      <w:r w:rsidR="00075BB0">
        <w:t>completed</w:t>
      </w:r>
      <w:r w:rsidR="00452485">
        <w:t xml:space="preserve"> </w:t>
      </w:r>
      <w:r w:rsidR="00D60D3D">
        <w:t xml:space="preserve">or are in </w:t>
      </w:r>
      <w:r w:rsidR="00452485">
        <w:t xml:space="preserve">phase 1 clinical trials </w:t>
      </w:r>
      <w:r w:rsidR="00452485" w:rsidRPr="0088241D">
        <w:t xml:space="preserve">include </w:t>
      </w:r>
      <w:r w:rsidR="00A06546" w:rsidRPr="0088241D">
        <w:t>mycobacterial respiratory chain inhibitors such as Q203</w:t>
      </w:r>
      <w:r w:rsidR="0088241D" w:rsidRPr="0088241D">
        <w:t xml:space="preserve"> (imidazopyridine) </w:t>
      </w:r>
      <w:r w:rsidR="00853976">
        <w:fldChar w:fldCharType="begin">
          <w:fldData xml:space="preserve">PEVuZE5vdGU+PENpdGU+PEF1dGhvcj5MdTwvQXV0aG9yPjxZZWFyPjIwMTg8L1llYXI+PFJlY051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</w:fldData>
        </w:fldChar>
      </w:r>
      <w:r w:rsidR="00723591">
        <w:instrText xml:space="preserve"> ADDIN EN.CITE </w:instrText>
      </w:r>
      <w:r w:rsidR="00723591">
        <w:fldChar w:fldCharType="begin">
          <w:fldData xml:space="preserve">PEVuZE5vdGU+PENpdGU+PEF1dGhvcj5MdTwvQXV0aG9yPjxZZWFyPjIwMTg8L1llYXI+PFJlY051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</w:fldData>
        </w:fldChar>
      </w:r>
      <w:r w:rsidR="00723591">
        <w:instrText xml:space="preserve"> ADDIN EN.CITE.DATA </w:instrText>
      </w:r>
      <w:r w:rsidR="00723591">
        <w:fldChar w:fldCharType="end"/>
      </w:r>
      <w:r w:rsidR="00853976">
        <w:fldChar w:fldCharType="separate"/>
      </w:r>
      <w:r w:rsidR="00723591" w:rsidRPr="00723591">
        <w:rPr>
          <w:noProof/>
          <w:vertAlign w:val="superscript"/>
        </w:rPr>
        <w:t>51,52</w:t>
      </w:r>
      <w:r w:rsidR="00853976">
        <w:fldChar w:fldCharType="end"/>
      </w:r>
      <w:r w:rsidR="00A06546" w:rsidRPr="0088241D">
        <w:t xml:space="preserve">, </w:t>
      </w:r>
      <w:r w:rsidR="00075BB0">
        <w:t xml:space="preserve">the cell wall biosynthesis inhibitor OPC167832, and </w:t>
      </w:r>
      <w:r w:rsidR="00A06546" w:rsidRPr="0088241D">
        <w:t>DprE1 inhibitors</w:t>
      </w:r>
      <w:r w:rsidR="00853976">
        <w:fldChar w:fldCharType="begin"/>
      </w:r>
      <w:r w:rsidR="00723591">
        <w:instrText xml:space="preserve"> ADDIN EN.CITE &lt;EndNote&gt;&lt;Cite&gt;&lt;Author&gt;Chikhale&lt;/Author&gt;&lt;Year&gt;2018&lt;/Year&gt;&lt;RecNum&gt;75&lt;/RecNum&gt;&lt;DisplayText&gt;&lt;style face="superscript"&gt;53&lt;/style&gt;&lt;/DisplayText&gt;&lt;record&gt;&lt;rec-number&gt;75&lt;/rec-number&gt;&lt;foreign-keys&gt;&lt;key app="EN" db-id="sxeprprst9pddce0ezovfteyp5ss9dtapd5a" timestamp="1551081951"&gt;75&lt;/key&gt;&lt;/foreign-keys&gt;&lt;ref-type name="Journal Article"&gt;17&lt;/ref-type&gt;&lt;contributors&gt;&lt;authors&gt;&lt;author&gt;Chikhale, R. V.&lt;/author&gt;&lt;author&gt;Barmade, M. A.&lt;/author&gt;&lt;author&gt;Murumkar, P. R.&lt;/author&gt;&lt;author&gt;Yadav, M. R.&lt;/author&gt;&lt;/authors&gt;&lt;/contributors&gt;&lt;auth-address&gt;Faculty of Pharmacy, Kalabhavan Campus , The Maharaja Sayajirao University of Baroda , Vadodara 390 001 , India.&amp;#xD;School of Health Sciences, Division of Pharmacy and Optometry , University of Manchester , Manchester M13 9PL , U.K.&lt;/auth-address&gt;&lt;titles&gt;&lt;title&gt;Overview of the Development of DprE1 Inhibitors for Combating the Menace of Tuberculosis&lt;/title&gt;&lt;secondary-title&gt;J Med Chem&lt;/secondary-title&gt;&lt;/titles&gt;&lt;periodical&gt;&lt;full-title&gt;J Med Chem&lt;/full-title&gt;&lt;/periodical&gt;&lt;pages&gt;8563-8593&lt;/pages&gt;&lt;volume&gt;61&lt;/volume&gt;&lt;number&gt;19&lt;/number&gt;&lt;edition&gt;2018/06/01&lt;/edition&gt;&lt;dates&gt;&lt;year&gt;2018&lt;/year&gt;&lt;pub-dates&gt;&lt;date&gt;Oct 11&lt;/date&gt;&lt;/pub-dates&gt;&lt;/dates&gt;&lt;isbn&gt;1520-4804 (Electronic)&amp;#xD;0022-2623 (Linking)&lt;/isbn&gt;&lt;accession-num&gt;29851474&lt;/accession-num&gt;&lt;urls&gt;&lt;related-urls&gt;&lt;url&gt;https://www.ncbi.nlm.nih.gov/pubmed/29851474&lt;/url&gt;&lt;/related-urls&gt;&lt;/urls&gt;&lt;electronic-resource-num&gt;10.1021/acs.jmedchem.8b00281&lt;/electronic-resource-num&gt;&lt;/record&gt;&lt;/Cite&gt;&lt;/EndNote&gt;</w:instrText>
      </w:r>
      <w:r w:rsidR="00853976">
        <w:fldChar w:fldCharType="separate"/>
      </w:r>
      <w:r w:rsidR="00723591" w:rsidRPr="00723591">
        <w:rPr>
          <w:noProof/>
          <w:vertAlign w:val="superscript"/>
        </w:rPr>
        <w:t>53</w:t>
      </w:r>
      <w:r w:rsidR="00853976">
        <w:fldChar w:fldCharType="end"/>
      </w:r>
      <w:r w:rsidR="00075BB0" w:rsidRPr="00075BB0">
        <w:t xml:space="preserve"> </w:t>
      </w:r>
      <w:r w:rsidR="002B7925">
        <w:t xml:space="preserve">such as </w:t>
      </w:r>
      <w:r w:rsidR="00075BB0" w:rsidRPr="0088241D">
        <w:t>benzothiazo</w:t>
      </w:r>
      <w:r w:rsidR="00075BB0">
        <w:t>l</w:t>
      </w:r>
      <w:r w:rsidR="00075BB0" w:rsidRPr="0088241D">
        <w:t>e</w:t>
      </w:r>
      <w:r w:rsidR="00853976">
        <w:fldChar w:fldCharType="begin">
          <w:fldData xml:space="preserve">PEVuZE5vdGU+PENpdGU+PEF1dGhvcj5WZW51Z29wYWxhPC9BdXRob3I+PFllYXI+MjAxODwvWWVh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</w:fldData>
        </w:fldChar>
      </w:r>
      <w:r w:rsidR="00723591">
        <w:instrText xml:space="preserve"> ADDIN EN.CITE </w:instrText>
      </w:r>
      <w:r w:rsidR="00723591">
        <w:fldChar w:fldCharType="begin">
          <w:fldData xml:space="preserve">PEVuZE5vdGU+PENpdGU+PEF1dGhvcj5WZW51Z29wYWxhPC9BdXRob3I+PFllYXI+MjAxODwvWWVh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</w:fldData>
        </w:fldChar>
      </w:r>
      <w:r w:rsidR="00723591">
        <w:instrText xml:space="preserve"> ADDIN EN.CITE.DATA </w:instrText>
      </w:r>
      <w:r w:rsidR="00723591">
        <w:fldChar w:fldCharType="end"/>
      </w:r>
      <w:r w:rsidR="00853976">
        <w:fldChar w:fldCharType="separate"/>
      </w:r>
      <w:r w:rsidR="00723591" w:rsidRPr="00723591">
        <w:rPr>
          <w:noProof/>
          <w:vertAlign w:val="superscript"/>
        </w:rPr>
        <w:t>54</w:t>
      </w:r>
      <w:r w:rsidR="00853976">
        <w:fldChar w:fldCharType="end"/>
      </w:r>
      <w:r w:rsidR="0088241D" w:rsidRPr="0088241D">
        <w:t>.</w:t>
      </w:r>
    </w:p>
    <w:p w14:paraId="39A56A9D" w14:textId="77777777" w:rsidR="00AB0004" w:rsidRDefault="00AB0004" w:rsidP="000B0C8D">
      <w:pPr>
        <w:tabs>
          <w:tab w:val="left" w:pos="426"/>
        </w:tabs>
        <w:spacing w:line="480" w:lineRule="auto"/>
      </w:pPr>
    </w:p>
    <w:p w14:paraId="19F7E7AC" w14:textId="77777777" w:rsidR="00AB0004" w:rsidRDefault="00AB0004" w:rsidP="000B0C8D">
      <w:pPr>
        <w:tabs>
          <w:tab w:val="left" w:pos="426"/>
        </w:tabs>
        <w:spacing w:line="480" w:lineRule="auto"/>
      </w:pPr>
      <w:r>
        <w:rPr>
          <w:b/>
          <w:u w:val="single"/>
        </w:rPr>
        <w:t>CONCLUSION</w:t>
      </w:r>
    </w:p>
    <w:p w14:paraId="567F74C5" w14:textId="77777777" w:rsidR="00631834" w:rsidRDefault="00631834" w:rsidP="000B0C8D">
      <w:pPr>
        <w:tabs>
          <w:tab w:val="left" w:pos="426"/>
        </w:tabs>
        <w:spacing w:line="480" w:lineRule="auto"/>
      </w:pPr>
    </w:p>
    <w:p w14:paraId="52F7B6F4" w14:textId="5BD4DC5F" w:rsidR="00D96D4A" w:rsidRDefault="003355F4" w:rsidP="002B7925">
      <w:pPr>
        <w:tabs>
          <w:tab w:val="left" w:pos="426"/>
        </w:tabs>
        <w:spacing w:line="480" w:lineRule="auto"/>
        <w:sectPr w:rsidR="00D96D4A" w:rsidSect="00D96D4A">
          <w:footerReference w:type="default" r:id="rId7"/>
          <w:pgSz w:w="11906" w:h="16838"/>
          <w:pgMar w:top="1134" w:right="1134" w:bottom="1134" w:left="1134" w:header="709" w:footer="709" w:gutter="0"/>
          <w:cols w:space="708"/>
          <w:docGrid w:linePitch="360"/>
        </w:sectPr>
      </w:pPr>
      <w:r>
        <w:t>A</w:t>
      </w:r>
      <w:r w:rsidR="00AB0004">
        <w:t xml:space="preserve">lthough </w:t>
      </w:r>
      <w:r w:rsidR="00FD3184">
        <w:t>DR-</w:t>
      </w:r>
      <w:r w:rsidR="00AB0004">
        <w:t xml:space="preserve">TB threatens to derail </w:t>
      </w:r>
      <w:r w:rsidR="00817A25">
        <w:t>the already fragile TB control programmes across the world</w:t>
      </w:r>
      <w:r w:rsidR="00AB0004">
        <w:t xml:space="preserve">, it is exciting and encouraging that new public health strategies, diagnostic technologies, drugs, </w:t>
      </w:r>
      <w:r>
        <w:t>and interventions</w:t>
      </w:r>
      <w:r w:rsidR="00AB0004">
        <w:t xml:space="preserve"> to prevent </w:t>
      </w:r>
      <w:r w:rsidR="00AB0004" w:rsidRPr="00452485">
        <w:t xml:space="preserve">resistance amplification </w:t>
      </w:r>
      <w:r w:rsidRPr="00452485">
        <w:t>(</w:t>
      </w:r>
      <w:r w:rsidR="00AB0004" w:rsidRPr="00452485">
        <w:t>including therapeutic drug monitoring</w:t>
      </w:r>
      <w:r w:rsidRPr="001B12D2">
        <w:t>)</w:t>
      </w:r>
      <w:r w:rsidR="00AB0004" w:rsidRPr="001B12D2">
        <w:t xml:space="preserve"> are emerging. Together with poverty alleviation</w:t>
      </w:r>
      <w:r w:rsidR="00B90EA7" w:rsidRPr="001B12D2">
        <w:t xml:space="preserve"> and </w:t>
      </w:r>
      <w:r w:rsidR="00452485" w:rsidRPr="00991839">
        <w:t>political</w:t>
      </w:r>
      <w:r w:rsidR="00452485">
        <w:t xml:space="preserve"> will</w:t>
      </w:r>
      <w:r w:rsidR="009F0B48">
        <w:t>, exemplified by the recent UN General Assembly High Level meeting on ending TB,</w:t>
      </w:r>
      <w:r w:rsidR="00452485">
        <w:t xml:space="preserve"> </w:t>
      </w:r>
      <w:r w:rsidR="002B7925">
        <w:t>these advances portend the ability to end the scourge of DR-</w:t>
      </w:r>
      <w:r w:rsidR="00C05E5B">
        <w:t>TB.</w:t>
      </w:r>
    </w:p>
    <w:p w14:paraId="59DF50FE" w14:textId="38B1A1A2" w:rsidR="00631834" w:rsidRDefault="00631834" w:rsidP="00631834">
      <w:pPr>
        <w:rPr>
          <w:b/>
          <w:color w:val="000000" w:themeColor="text1"/>
        </w:rPr>
      </w:pPr>
    </w:p>
    <w:tbl>
      <w:tblPr>
        <w:tblStyle w:val="TableGrid"/>
        <w:tblpPr w:leftFromText="180" w:rightFromText="180" w:vertAnchor="text" w:tblpYSpec="bottom"/>
        <w:tblW w:w="13193" w:type="dxa"/>
        <w:tblLook w:val="04A0" w:firstRow="1" w:lastRow="0" w:firstColumn="1" w:lastColumn="0" w:noHBand="0" w:noVBand="1"/>
      </w:tblPr>
      <w:tblGrid>
        <w:gridCol w:w="8207"/>
        <w:gridCol w:w="4986"/>
      </w:tblGrid>
      <w:tr w:rsidR="00631834" w:rsidRPr="005F3C58" w14:paraId="4FA9779F" w14:textId="77777777" w:rsidTr="008602F3">
        <w:trPr>
          <w:trHeight w:val="501"/>
        </w:trPr>
        <w:tc>
          <w:tcPr>
            <w:tcW w:w="13193" w:type="dxa"/>
            <w:gridSpan w:val="2"/>
            <w:tcBorders>
              <w:top w:val="single" w:sz="12" w:space="0" w:color="auto"/>
              <w:left w:val="single" w:sz="12" w:space="0" w:color="auto"/>
              <w:bottom w:val="single" w:sz="12" w:space="0" w:color="auto"/>
            </w:tcBorders>
            <w:shd w:val="clear" w:color="auto" w:fill="E7E6E6" w:themeFill="background2"/>
            <w:vAlign w:val="center"/>
          </w:tcPr>
          <w:p w14:paraId="67330679" w14:textId="77777777" w:rsidR="008602F3" w:rsidRPr="005F3C58" w:rsidRDefault="008602F3" w:rsidP="008602F3">
            <w:pPr>
              <w:tabs>
                <w:tab w:val="left" w:pos="1069"/>
              </w:tabs>
              <w:contextualSpacing/>
              <w:jc w:val="center"/>
              <w:rPr>
                <w:rFonts w:cs="Angsana New"/>
                <w:b/>
                <w:sz w:val="22"/>
                <w:szCs w:val="22"/>
              </w:rPr>
            </w:pPr>
          </w:p>
          <w:p w14:paraId="2B8C46DF" w14:textId="15EA92D4" w:rsidR="00631834" w:rsidRPr="005F3C58" w:rsidRDefault="00631834" w:rsidP="008602F3">
            <w:pPr>
              <w:tabs>
                <w:tab w:val="left" w:pos="1069"/>
              </w:tabs>
              <w:contextualSpacing/>
              <w:jc w:val="center"/>
              <w:rPr>
                <w:rFonts w:cs="Angsana New"/>
                <w:b/>
                <w:sz w:val="22"/>
                <w:szCs w:val="22"/>
              </w:rPr>
            </w:pPr>
            <w:r w:rsidRPr="005F3C58">
              <w:rPr>
                <w:rFonts w:cs="Angsana New"/>
                <w:b/>
                <w:sz w:val="22"/>
                <w:szCs w:val="22"/>
              </w:rPr>
              <w:t xml:space="preserve">Table </w:t>
            </w:r>
            <w:r w:rsidR="00F55914">
              <w:rPr>
                <w:rFonts w:cs="Angsana New"/>
                <w:b/>
                <w:sz w:val="22"/>
                <w:szCs w:val="22"/>
              </w:rPr>
              <w:t>1</w:t>
            </w:r>
            <w:r w:rsidRPr="005F3C58">
              <w:rPr>
                <w:rFonts w:cs="Angsana New"/>
                <w:b/>
                <w:sz w:val="22"/>
                <w:szCs w:val="22"/>
              </w:rPr>
              <w:t xml:space="preserve">: </w:t>
            </w:r>
            <w:r w:rsidR="001271B4" w:rsidRPr="005F3C58">
              <w:rPr>
                <w:rFonts w:cs="Angsana New"/>
                <w:b/>
                <w:sz w:val="22"/>
                <w:szCs w:val="22"/>
              </w:rPr>
              <w:t xml:space="preserve">2018 </w:t>
            </w:r>
            <w:r w:rsidRPr="005F3C58">
              <w:rPr>
                <w:rFonts w:cs="Angsana New"/>
                <w:b/>
                <w:sz w:val="22"/>
                <w:szCs w:val="22"/>
              </w:rPr>
              <w:t>WHO</w:t>
            </w:r>
            <w:r w:rsidR="00A06546" w:rsidRPr="005F3C58">
              <w:rPr>
                <w:rFonts w:cs="Angsana New"/>
                <w:b/>
                <w:sz w:val="22"/>
                <w:szCs w:val="22"/>
              </w:rPr>
              <w:t>-recommended</w:t>
            </w:r>
            <w:r w:rsidRPr="005F3C58">
              <w:rPr>
                <w:rFonts w:cs="Angsana New"/>
                <w:b/>
                <w:sz w:val="22"/>
                <w:szCs w:val="22"/>
              </w:rPr>
              <w:t xml:space="preserve"> grouping of MDR-TB drugs</w:t>
            </w:r>
            <w:r w:rsidR="00A06546" w:rsidRPr="005F3C58">
              <w:rPr>
                <w:rFonts w:cs="Angsana New"/>
                <w:b/>
                <w:sz w:val="22"/>
                <w:szCs w:val="22"/>
              </w:rPr>
              <w:t xml:space="preserve"> and a summary</w:t>
            </w:r>
            <w:r w:rsidR="00D96D4A" w:rsidRPr="005F3C58">
              <w:rPr>
                <w:rFonts w:cs="Angsana New"/>
                <w:b/>
                <w:sz w:val="22"/>
                <w:szCs w:val="22"/>
              </w:rPr>
              <w:t xml:space="preserve"> </w:t>
            </w:r>
            <w:r w:rsidR="00A06546" w:rsidRPr="005F3C58">
              <w:rPr>
                <w:rFonts w:cs="Angsana New"/>
                <w:b/>
                <w:sz w:val="22"/>
                <w:szCs w:val="22"/>
              </w:rPr>
              <w:t>of WHO MDR-TB guidance</w:t>
            </w:r>
            <w:r w:rsidR="00853976" w:rsidRPr="005F3C58">
              <w:rPr>
                <w:rFonts w:cs="Angsana New"/>
                <w:b/>
              </w:rPr>
              <w:fldChar w:fldCharType="begin"/>
            </w:r>
            <w:r w:rsidR="00723591">
              <w:rPr>
                <w:rFonts w:cs="Angsana New"/>
                <w:b/>
              </w:rPr>
              <w:instrText xml:space="preserve"> ADDIN EN.CITE &lt;EndNote&gt;&lt;Cite ExcludeAuth="1"&gt;&lt;Year&gt;2018&lt;/Year&gt;&lt;RecNum&gt;60&lt;/RecNum&gt;&lt;DisplayText&gt;&lt;style face="superscript"&gt;2&lt;/style&gt;&lt;/DisplayText&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853976" w:rsidRPr="005F3C58">
              <w:rPr>
                <w:rFonts w:cs="Angsana New"/>
                <w:b/>
              </w:rPr>
              <w:fldChar w:fldCharType="separate"/>
            </w:r>
            <w:r w:rsidR="00511D80" w:rsidRPr="005F3C58">
              <w:rPr>
                <w:rFonts w:cs="Angsana New"/>
                <w:b/>
                <w:noProof/>
                <w:sz w:val="22"/>
                <w:szCs w:val="22"/>
                <w:vertAlign w:val="superscript"/>
              </w:rPr>
              <w:t>2</w:t>
            </w:r>
            <w:r w:rsidR="00853976" w:rsidRPr="005F3C58">
              <w:rPr>
                <w:rFonts w:cs="Angsana New"/>
                <w:b/>
              </w:rPr>
              <w:fldChar w:fldCharType="end"/>
            </w:r>
            <w:r w:rsidR="00A06546" w:rsidRPr="005F3C58">
              <w:rPr>
                <w:rFonts w:cs="Angsana New"/>
                <w:b/>
                <w:sz w:val="22"/>
                <w:szCs w:val="22"/>
              </w:rPr>
              <w:t xml:space="preserve"> </w:t>
            </w:r>
          </w:p>
          <w:p w14:paraId="3F87969A" w14:textId="77777777" w:rsidR="008602F3" w:rsidRPr="005F3C58" w:rsidRDefault="008602F3" w:rsidP="008602F3">
            <w:pPr>
              <w:tabs>
                <w:tab w:val="left" w:pos="1069"/>
              </w:tabs>
              <w:contextualSpacing/>
              <w:jc w:val="center"/>
              <w:rPr>
                <w:rFonts w:cs="Angsana New"/>
                <w:b/>
                <w:sz w:val="22"/>
                <w:szCs w:val="22"/>
              </w:rPr>
            </w:pPr>
          </w:p>
        </w:tc>
      </w:tr>
      <w:tr w:rsidR="00D60D3D" w:rsidRPr="005F3C58" w14:paraId="0C75DE91" w14:textId="77777777" w:rsidTr="0065047A">
        <w:trPr>
          <w:trHeight w:val="501"/>
        </w:trPr>
        <w:tc>
          <w:tcPr>
            <w:tcW w:w="8207" w:type="dxa"/>
            <w:tcBorders>
              <w:top w:val="single" w:sz="12" w:space="0" w:color="auto"/>
              <w:left w:val="single" w:sz="12" w:space="0" w:color="auto"/>
              <w:bottom w:val="single" w:sz="12" w:space="0" w:color="auto"/>
            </w:tcBorders>
            <w:shd w:val="clear" w:color="auto" w:fill="auto"/>
            <w:vAlign w:val="center"/>
          </w:tcPr>
          <w:p w14:paraId="335EFB42" w14:textId="77777777" w:rsidR="00D60D3D" w:rsidRPr="005F3C58" w:rsidRDefault="00D60D3D" w:rsidP="00631834">
            <w:pPr>
              <w:tabs>
                <w:tab w:val="left" w:pos="1069"/>
              </w:tabs>
              <w:jc w:val="center"/>
              <w:rPr>
                <w:rFonts w:cstheme="minorHAnsi"/>
                <w:b/>
                <w:sz w:val="22"/>
                <w:szCs w:val="22"/>
                <w:u w:val="single"/>
              </w:rPr>
            </w:pPr>
            <w:r w:rsidRPr="005F3C58">
              <w:rPr>
                <w:rFonts w:cstheme="minorHAnsi"/>
                <w:b/>
                <w:sz w:val="22"/>
                <w:szCs w:val="22"/>
                <w:u w:val="single"/>
              </w:rPr>
              <w:t>WHO Grouping</w:t>
            </w:r>
          </w:p>
        </w:tc>
        <w:tc>
          <w:tcPr>
            <w:tcW w:w="4986" w:type="dxa"/>
            <w:tcBorders>
              <w:top w:val="single" w:sz="12" w:space="0" w:color="auto"/>
              <w:bottom w:val="single" w:sz="12" w:space="0" w:color="auto"/>
            </w:tcBorders>
            <w:shd w:val="clear" w:color="auto" w:fill="auto"/>
            <w:vAlign w:val="center"/>
          </w:tcPr>
          <w:p w14:paraId="5DD9ED6A" w14:textId="77777777" w:rsidR="00D60D3D" w:rsidRPr="005F3C58" w:rsidRDefault="00D60D3D" w:rsidP="00631834">
            <w:pPr>
              <w:tabs>
                <w:tab w:val="left" w:pos="1069"/>
              </w:tabs>
              <w:jc w:val="center"/>
              <w:rPr>
                <w:rFonts w:cstheme="minorHAnsi"/>
                <w:b/>
                <w:sz w:val="22"/>
                <w:szCs w:val="22"/>
              </w:rPr>
            </w:pPr>
            <w:r w:rsidRPr="005F3C58">
              <w:rPr>
                <w:rFonts w:cstheme="minorHAnsi"/>
                <w:b/>
                <w:sz w:val="22"/>
                <w:szCs w:val="22"/>
              </w:rPr>
              <w:t>Anti-tuberculous drug</w:t>
            </w:r>
          </w:p>
        </w:tc>
      </w:tr>
      <w:tr w:rsidR="00D60D3D" w:rsidRPr="005F3C58" w14:paraId="4C40A0C7" w14:textId="77777777" w:rsidTr="0065047A">
        <w:trPr>
          <w:trHeight w:val="440"/>
        </w:trPr>
        <w:tc>
          <w:tcPr>
            <w:tcW w:w="8207" w:type="dxa"/>
            <w:vMerge w:val="restart"/>
            <w:tcBorders>
              <w:top w:val="single" w:sz="12" w:space="0" w:color="auto"/>
              <w:left w:val="single" w:sz="12" w:space="0" w:color="auto"/>
            </w:tcBorders>
            <w:shd w:val="clear" w:color="auto" w:fill="E7E6E6" w:themeFill="background2"/>
            <w:vAlign w:val="center"/>
          </w:tcPr>
          <w:p w14:paraId="20E81919" w14:textId="77777777" w:rsidR="00D60D3D" w:rsidRPr="005F3C58" w:rsidRDefault="00D60D3D" w:rsidP="00631834">
            <w:pPr>
              <w:tabs>
                <w:tab w:val="left" w:pos="1069"/>
              </w:tabs>
              <w:rPr>
                <w:rFonts w:cstheme="minorHAnsi"/>
                <w:b/>
                <w:sz w:val="22"/>
                <w:szCs w:val="22"/>
                <w:u w:val="single"/>
              </w:rPr>
            </w:pPr>
          </w:p>
          <w:p w14:paraId="0317A54F" w14:textId="77777777" w:rsidR="00D60D3D" w:rsidRPr="005F3C58" w:rsidRDefault="00D60D3D" w:rsidP="00631834">
            <w:pPr>
              <w:tabs>
                <w:tab w:val="left" w:pos="1069"/>
              </w:tabs>
              <w:rPr>
                <w:rFonts w:cstheme="minorHAnsi"/>
                <w:b/>
                <w:sz w:val="22"/>
                <w:szCs w:val="22"/>
                <w:u w:val="single"/>
              </w:rPr>
            </w:pPr>
            <w:r w:rsidRPr="005F3C58">
              <w:rPr>
                <w:rFonts w:cstheme="minorHAnsi"/>
                <w:b/>
                <w:sz w:val="22"/>
                <w:szCs w:val="22"/>
                <w:u w:val="single"/>
              </w:rPr>
              <w:t>Group A:</w:t>
            </w:r>
          </w:p>
          <w:p w14:paraId="3D2D7747" w14:textId="77777777" w:rsidR="00D60D3D" w:rsidRPr="005F3C58" w:rsidRDefault="00D60D3D" w:rsidP="00631834">
            <w:pPr>
              <w:tabs>
                <w:tab w:val="left" w:pos="1069"/>
              </w:tabs>
              <w:rPr>
                <w:rFonts w:cstheme="minorHAnsi"/>
                <w:sz w:val="22"/>
                <w:szCs w:val="22"/>
              </w:rPr>
            </w:pPr>
            <w:r w:rsidRPr="005F3C58">
              <w:rPr>
                <w:rFonts w:cstheme="minorHAnsi"/>
                <w:sz w:val="22"/>
                <w:szCs w:val="22"/>
              </w:rPr>
              <w:t>Include all three medicines (unless they cannot be used)</w:t>
            </w:r>
          </w:p>
          <w:p w14:paraId="1445C5C0" w14:textId="77777777" w:rsidR="00D60D3D" w:rsidRPr="005F3C58" w:rsidRDefault="00D60D3D" w:rsidP="00631834">
            <w:pPr>
              <w:tabs>
                <w:tab w:val="left" w:pos="1069"/>
              </w:tabs>
              <w:rPr>
                <w:rFonts w:cstheme="minorHAnsi"/>
                <w:b/>
                <w:sz w:val="22"/>
                <w:szCs w:val="22"/>
                <w:u w:val="single"/>
              </w:rPr>
            </w:pPr>
          </w:p>
          <w:p w14:paraId="53C010E5" w14:textId="77777777" w:rsidR="00D60D3D" w:rsidRPr="005F3C58" w:rsidRDefault="00D60D3D" w:rsidP="00631834">
            <w:pPr>
              <w:tabs>
                <w:tab w:val="left" w:pos="1069"/>
              </w:tabs>
              <w:rPr>
                <w:rFonts w:cstheme="minorHAnsi"/>
                <w:sz w:val="22"/>
                <w:szCs w:val="22"/>
              </w:rPr>
            </w:pPr>
          </w:p>
        </w:tc>
        <w:tc>
          <w:tcPr>
            <w:tcW w:w="4986" w:type="dxa"/>
            <w:tcBorders>
              <w:top w:val="single" w:sz="12" w:space="0" w:color="auto"/>
            </w:tcBorders>
            <w:shd w:val="clear" w:color="auto" w:fill="E7E6E6" w:themeFill="background2"/>
            <w:vAlign w:val="center"/>
          </w:tcPr>
          <w:p w14:paraId="78EA36AE" w14:textId="06496632" w:rsidR="00D60D3D" w:rsidRPr="005F3C58" w:rsidRDefault="00D60D3D" w:rsidP="00631834">
            <w:pPr>
              <w:tabs>
                <w:tab w:val="left" w:pos="1069"/>
              </w:tabs>
              <w:rPr>
                <w:rFonts w:cstheme="minorHAnsi"/>
                <w:sz w:val="22"/>
                <w:szCs w:val="22"/>
              </w:rPr>
            </w:pPr>
            <w:r w:rsidRPr="005F3C58">
              <w:rPr>
                <w:rFonts w:cstheme="minorHAnsi"/>
                <w:sz w:val="22"/>
                <w:szCs w:val="22"/>
              </w:rPr>
              <w:t xml:space="preserve">Levofloxacin </w:t>
            </w:r>
            <w:r w:rsidRPr="005F3C58">
              <w:rPr>
                <w:rFonts w:cstheme="minorHAnsi"/>
                <w:sz w:val="22"/>
                <w:szCs w:val="22"/>
                <w:u w:val="single"/>
              </w:rPr>
              <w:t>OR</w:t>
            </w:r>
            <w:r w:rsidRPr="005F3C58">
              <w:rPr>
                <w:rFonts w:cstheme="minorHAnsi"/>
                <w:sz w:val="22"/>
                <w:szCs w:val="22"/>
              </w:rPr>
              <w:t xml:space="preserve"> Moxifloxacin  (Lfx / Mfx)</w:t>
            </w:r>
          </w:p>
        </w:tc>
      </w:tr>
      <w:tr w:rsidR="00D60D3D" w:rsidRPr="005F3C58" w14:paraId="7E985885" w14:textId="77777777" w:rsidTr="0065047A">
        <w:tc>
          <w:tcPr>
            <w:tcW w:w="8207" w:type="dxa"/>
            <w:vMerge/>
            <w:tcBorders>
              <w:left w:val="single" w:sz="12" w:space="0" w:color="auto"/>
            </w:tcBorders>
            <w:shd w:val="clear" w:color="auto" w:fill="E7E6E6" w:themeFill="background2"/>
            <w:vAlign w:val="center"/>
          </w:tcPr>
          <w:p w14:paraId="6664DDF7" w14:textId="77777777" w:rsidR="00D60D3D" w:rsidRPr="005F3C58" w:rsidRDefault="00D60D3D" w:rsidP="00631834">
            <w:pPr>
              <w:tabs>
                <w:tab w:val="left" w:pos="1069"/>
              </w:tabs>
              <w:rPr>
                <w:rFonts w:cstheme="minorHAnsi"/>
                <w:sz w:val="22"/>
                <w:szCs w:val="22"/>
              </w:rPr>
            </w:pPr>
          </w:p>
        </w:tc>
        <w:tc>
          <w:tcPr>
            <w:tcW w:w="4986" w:type="dxa"/>
            <w:tcBorders>
              <w:bottom w:val="nil"/>
            </w:tcBorders>
            <w:shd w:val="clear" w:color="auto" w:fill="E7E6E6" w:themeFill="background2"/>
            <w:vAlign w:val="center"/>
          </w:tcPr>
          <w:p w14:paraId="22825F8D" w14:textId="74E1CAEB" w:rsidR="00D60D3D" w:rsidRPr="0065047A" w:rsidRDefault="00D60D3D" w:rsidP="00631834">
            <w:pPr>
              <w:tabs>
                <w:tab w:val="left" w:pos="1069"/>
              </w:tabs>
              <w:rPr>
                <w:rFonts w:cstheme="minorHAnsi"/>
                <w:sz w:val="22"/>
                <w:szCs w:val="22"/>
                <w:vertAlign w:val="superscript"/>
              </w:rPr>
            </w:pPr>
            <w:r w:rsidRPr="005F3C58">
              <w:rPr>
                <w:rFonts w:cstheme="minorHAnsi"/>
                <w:sz w:val="22"/>
                <w:szCs w:val="22"/>
              </w:rPr>
              <w:t>Bedaquiline (Bdq</w:t>
            </w:r>
            <w:r w:rsidR="0065047A">
              <w:rPr>
                <w:rFonts w:cstheme="minorHAnsi"/>
                <w:sz w:val="22"/>
                <w:szCs w:val="22"/>
              </w:rPr>
              <w:t>)</w:t>
            </w:r>
          </w:p>
        </w:tc>
      </w:tr>
      <w:tr w:rsidR="00D60D3D" w:rsidRPr="005F3C58" w14:paraId="247E1C33" w14:textId="77777777" w:rsidTr="0065047A">
        <w:trPr>
          <w:trHeight w:val="46"/>
        </w:trPr>
        <w:tc>
          <w:tcPr>
            <w:tcW w:w="8207" w:type="dxa"/>
            <w:vMerge/>
            <w:tcBorders>
              <w:left w:val="single" w:sz="12" w:space="0" w:color="auto"/>
            </w:tcBorders>
            <w:shd w:val="clear" w:color="auto" w:fill="E7E6E6" w:themeFill="background2"/>
            <w:vAlign w:val="center"/>
          </w:tcPr>
          <w:p w14:paraId="3588DE47" w14:textId="77777777" w:rsidR="00D60D3D" w:rsidRPr="005F3C58" w:rsidRDefault="00D60D3D" w:rsidP="00631834">
            <w:pPr>
              <w:tabs>
                <w:tab w:val="left" w:pos="1069"/>
              </w:tabs>
              <w:rPr>
                <w:rFonts w:cstheme="minorHAnsi"/>
                <w:sz w:val="22"/>
                <w:szCs w:val="22"/>
                <w:u w:val="single"/>
              </w:rPr>
            </w:pPr>
          </w:p>
        </w:tc>
        <w:tc>
          <w:tcPr>
            <w:tcW w:w="4986" w:type="dxa"/>
            <w:tcBorders>
              <w:top w:val="nil"/>
            </w:tcBorders>
            <w:shd w:val="clear" w:color="auto" w:fill="E7E6E6" w:themeFill="background2"/>
            <w:vAlign w:val="center"/>
          </w:tcPr>
          <w:p w14:paraId="5EC41C4A" w14:textId="77777777" w:rsidR="00D60D3D" w:rsidRPr="005F3C58" w:rsidRDefault="00D60D3D" w:rsidP="00631834">
            <w:pPr>
              <w:tabs>
                <w:tab w:val="left" w:pos="1069"/>
              </w:tabs>
              <w:rPr>
                <w:rFonts w:cstheme="minorHAnsi"/>
                <w:sz w:val="22"/>
                <w:szCs w:val="22"/>
              </w:rPr>
            </w:pPr>
          </w:p>
        </w:tc>
      </w:tr>
      <w:tr w:rsidR="00D60D3D" w:rsidRPr="005F3C58" w14:paraId="46124D26" w14:textId="77777777" w:rsidTr="0065047A">
        <w:trPr>
          <w:trHeight w:val="434"/>
        </w:trPr>
        <w:tc>
          <w:tcPr>
            <w:tcW w:w="8207" w:type="dxa"/>
            <w:vMerge/>
            <w:tcBorders>
              <w:left w:val="single" w:sz="12" w:space="0" w:color="auto"/>
            </w:tcBorders>
            <w:shd w:val="clear" w:color="auto" w:fill="E7E6E6" w:themeFill="background2"/>
            <w:vAlign w:val="center"/>
          </w:tcPr>
          <w:p w14:paraId="150C97C9" w14:textId="77777777" w:rsidR="00D60D3D" w:rsidRPr="005F3C58" w:rsidRDefault="00D60D3D" w:rsidP="00631834">
            <w:pPr>
              <w:tabs>
                <w:tab w:val="left" w:pos="1069"/>
              </w:tabs>
              <w:rPr>
                <w:rFonts w:cstheme="minorHAnsi"/>
                <w:sz w:val="22"/>
                <w:szCs w:val="22"/>
                <w:u w:val="single"/>
              </w:rPr>
            </w:pPr>
          </w:p>
        </w:tc>
        <w:tc>
          <w:tcPr>
            <w:tcW w:w="4986" w:type="dxa"/>
            <w:tcBorders>
              <w:top w:val="nil"/>
            </w:tcBorders>
            <w:shd w:val="clear" w:color="auto" w:fill="E7E6E6" w:themeFill="background2"/>
            <w:vAlign w:val="center"/>
          </w:tcPr>
          <w:p w14:paraId="547921CB" w14:textId="48E23B72" w:rsidR="00D60D3D" w:rsidRPr="005F3C58" w:rsidRDefault="00D60D3D" w:rsidP="00631834">
            <w:pPr>
              <w:tabs>
                <w:tab w:val="left" w:pos="1069"/>
              </w:tabs>
              <w:rPr>
                <w:rFonts w:cstheme="minorHAnsi"/>
                <w:sz w:val="22"/>
                <w:szCs w:val="22"/>
              </w:rPr>
            </w:pPr>
            <w:r w:rsidRPr="005F3C58">
              <w:rPr>
                <w:rFonts w:cstheme="minorHAnsi"/>
                <w:sz w:val="22"/>
                <w:szCs w:val="22"/>
              </w:rPr>
              <w:t>Linezolid (Lzd)</w:t>
            </w:r>
          </w:p>
        </w:tc>
      </w:tr>
      <w:tr w:rsidR="00D60D3D" w:rsidRPr="005F3C58" w14:paraId="649E42DF" w14:textId="77777777" w:rsidTr="0065047A">
        <w:trPr>
          <w:trHeight w:val="417"/>
        </w:trPr>
        <w:tc>
          <w:tcPr>
            <w:tcW w:w="8207" w:type="dxa"/>
            <w:vMerge w:val="restart"/>
            <w:tcBorders>
              <w:left w:val="single" w:sz="12" w:space="0" w:color="auto"/>
            </w:tcBorders>
            <w:shd w:val="clear" w:color="auto" w:fill="auto"/>
            <w:vAlign w:val="center"/>
          </w:tcPr>
          <w:p w14:paraId="472693EE" w14:textId="77777777" w:rsidR="00D60D3D" w:rsidRPr="005F3C58" w:rsidRDefault="00D60D3D" w:rsidP="00631834">
            <w:pPr>
              <w:tabs>
                <w:tab w:val="left" w:pos="1069"/>
              </w:tabs>
              <w:rPr>
                <w:rFonts w:cstheme="minorHAnsi"/>
                <w:b/>
                <w:sz w:val="22"/>
                <w:szCs w:val="22"/>
                <w:u w:val="single"/>
              </w:rPr>
            </w:pPr>
            <w:r w:rsidRPr="005F3C58">
              <w:rPr>
                <w:rFonts w:cstheme="minorHAnsi"/>
                <w:b/>
                <w:sz w:val="22"/>
                <w:szCs w:val="22"/>
                <w:u w:val="single"/>
              </w:rPr>
              <w:t>Group B:</w:t>
            </w:r>
          </w:p>
          <w:p w14:paraId="025DA431" w14:textId="7262B346" w:rsidR="00D60D3D" w:rsidRPr="005F3C58" w:rsidRDefault="00D60D3D" w:rsidP="00631834">
            <w:pPr>
              <w:tabs>
                <w:tab w:val="left" w:pos="1069"/>
              </w:tabs>
              <w:rPr>
                <w:rFonts w:cstheme="minorHAnsi"/>
                <w:sz w:val="22"/>
                <w:szCs w:val="22"/>
              </w:rPr>
            </w:pPr>
            <w:r w:rsidRPr="005F3C58">
              <w:rPr>
                <w:rFonts w:cstheme="minorHAnsi"/>
                <w:sz w:val="22"/>
                <w:szCs w:val="22"/>
              </w:rPr>
              <w:t>Add both medicines</w:t>
            </w:r>
            <w:r w:rsidR="0065047A">
              <w:rPr>
                <w:rFonts w:cstheme="minorHAnsi"/>
                <w:sz w:val="22"/>
                <w:szCs w:val="22"/>
              </w:rPr>
              <w:t xml:space="preserve"> </w:t>
            </w:r>
            <w:r w:rsidRPr="005F3C58">
              <w:rPr>
                <w:rFonts w:cstheme="minorHAnsi"/>
                <w:sz w:val="22"/>
                <w:szCs w:val="22"/>
              </w:rPr>
              <w:t>(unless they cannot be used)</w:t>
            </w:r>
          </w:p>
        </w:tc>
        <w:tc>
          <w:tcPr>
            <w:tcW w:w="4986" w:type="dxa"/>
            <w:shd w:val="clear" w:color="auto" w:fill="auto"/>
            <w:vAlign w:val="center"/>
          </w:tcPr>
          <w:p w14:paraId="44113EAD" w14:textId="2A0F4F7E" w:rsidR="00D60D3D" w:rsidRPr="005F3C58" w:rsidRDefault="00D60D3D" w:rsidP="00631834">
            <w:pPr>
              <w:tabs>
                <w:tab w:val="left" w:pos="1069"/>
              </w:tabs>
              <w:rPr>
                <w:rFonts w:cstheme="minorHAnsi"/>
                <w:sz w:val="22"/>
                <w:szCs w:val="22"/>
              </w:rPr>
            </w:pPr>
            <w:r w:rsidRPr="005F3C58">
              <w:rPr>
                <w:rFonts w:cstheme="minorHAnsi"/>
                <w:sz w:val="22"/>
                <w:szCs w:val="22"/>
              </w:rPr>
              <w:t>Clofazimine (Cfz)</w:t>
            </w:r>
          </w:p>
        </w:tc>
      </w:tr>
      <w:tr w:rsidR="00D60D3D" w:rsidRPr="005F3C58" w14:paraId="001D8520" w14:textId="77777777" w:rsidTr="0065047A">
        <w:trPr>
          <w:trHeight w:val="280"/>
        </w:trPr>
        <w:tc>
          <w:tcPr>
            <w:tcW w:w="8207" w:type="dxa"/>
            <w:vMerge/>
            <w:tcBorders>
              <w:left w:val="single" w:sz="12" w:space="0" w:color="auto"/>
              <w:bottom w:val="single" w:sz="12" w:space="0" w:color="auto"/>
            </w:tcBorders>
            <w:shd w:val="clear" w:color="auto" w:fill="auto"/>
            <w:vAlign w:val="center"/>
          </w:tcPr>
          <w:p w14:paraId="26783E8E" w14:textId="77777777" w:rsidR="00D60D3D" w:rsidRPr="005F3C58" w:rsidRDefault="00D60D3D" w:rsidP="00631834">
            <w:pPr>
              <w:tabs>
                <w:tab w:val="left" w:pos="1069"/>
              </w:tabs>
              <w:rPr>
                <w:rFonts w:cstheme="minorHAnsi"/>
                <w:sz w:val="22"/>
                <w:szCs w:val="22"/>
              </w:rPr>
            </w:pPr>
          </w:p>
        </w:tc>
        <w:tc>
          <w:tcPr>
            <w:tcW w:w="4986" w:type="dxa"/>
            <w:tcBorders>
              <w:bottom w:val="single" w:sz="12" w:space="0" w:color="auto"/>
            </w:tcBorders>
            <w:shd w:val="clear" w:color="auto" w:fill="auto"/>
            <w:vAlign w:val="center"/>
          </w:tcPr>
          <w:p w14:paraId="3E31307A" w14:textId="28696EC4" w:rsidR="00D60D3D" w:rsidRPr="005F3C58" w:rsidRDefault="00D60D3D" w:rsidP="00631834">
            <w:pPr>
              <w:tabs>
                <w:tab w:val="left" w:pos="1069"/>
              </w:tabs>
              <w:rPr>
                <w:rFonts w:cstheme="minorHAnsi"/>
                <w:sz w:val="22"/>
                <w:szCs w:val="22"/>
              </w:rPr>
            </w:pPr>
            <w:r w:rsidRPr="005F3C58">
              <w:rPr>
                <w:rFonts w:cstheme="minorHAnsi"/>
                <w:sz w:val="22"/>
                <w:szCs w:val="22"/>
              </w:rPr>
              <w:t xml:space="preserve">Cycloserine </w:t>
            </w:r>
            <w:r w:rsidRPr="005F3C58">
              <w:rPr>
                <w:rFonts w:cstheme="minorHAnsi"/>
                <w:sz w:val="22"/>
                <w:szCs w:val="22"/>
                <w:u w:val="single"/>
              </w:rPr>
              <w:t>OR</w:t>
            </w:r>
            <w:r w:rsidRPr="005F3C58">
              <w:rPr>
                <w:rFonts w:cstheme="minorHAnsi"/>
                <w:sz w:val="22"/>
                <w:szCs w:val="22"/>
              </w:rPr>
              <w:t xml:space="preserve"> Terizidone (Cs / Trd)</w:t>
            </w:r>
          </w:p>
        </w:tc>
      </w:tr>
      <w:tr w:rsidR="00D60D3D" w:rsidRPr="005F3C58" w14:paraId="5F456D8D" w14:textId="77777777" w:rsidTr="0065047A">
        <w:tc>
          <w:tcPr>
            <w:tcW w:w="8207" w:type="dxa"/>
            <w:vMerge w:val="restart"/>
            <w:tcBorders>
              <w:top w:val="single" w:sz="12" w:space="0" w:color="auto"/>
              <w:left w:val="single" w:sz="12" w:space="0" w:color="auto"/>
            </w:tcBorders>
            <w:shd w:val="clear" w:color="auto" w:fill="E7E6E6" w:themeFill="background2"/>
            <w:vAlign w:val="center"/>
          </w:tcPr>
          <w:p w14:paraId="27AF9B18" w14:textId="77777777" w:rsidR="00D60D3D" w:rsidRPr="005F3C58" w:rsidRDefault="00D60D3D" w:rsidP="00631834">
            <w:pPr>
              <w:tabs>
                <w:tab w:val="left" w:pos="1069"/>
              </w:tabs>
              <w:rPr>
                <w:rFonts w:cstheme="minorHAnsi"/>
                <w:b/>
                <w:sz w:val="22"/>
                <w:szCs w:val="22"/>
                <w:u w:val="single"/>
              </w:rPr>
            </w:pPr>
            <w:r w:rsidRPr="005F3C58">
              <w:rPr>
                <w:rFonts w:cstheme="minorHAnsi"/>
                <w:b/>
                <w:sz w:val="22"/>
                <w:szCs w:val="22"/>
                <w:u w:val="single"/>
              </w:rPr>
              <w:t>Group C:</w:t>
            </w:r>
          </w:p>
          <w:p w14:paraId="16DDA980" w14:textId="77777777" w:rsidR="00D60D3D" w:rsidRPr="005F3C58" w:rsidRDefault="00D60D3D" w:rsidP="00631834">
            <w:pPr>
              <w:tabs>
                <w:tab w:val="left" w:pos="1069"/>
              </w:tabs>
              <w:rPr>
                <w:rFonts w:cstheme="minorHAnsi"/>
                <w:sz w:val="22"/>
                <w:szCs w:val="22"/>
                <w:u w:val="single"/>
              </w:rPr>
            </w:pPr>
            <w:r w:rsidRPr="005F3C58">
              <w:rPr>
                <w:rFonts w:cstheme="minorHAnsi"/>
                <w:sz w:val="22"/>
                <w:szCs w:val="22"/>
              </w:rPr>
              <w:t>Add to complete the regimen and when medicines from Groups A and B cannot be used</w:t>
            </w:r>
          </w:p>
        </w:tc>
        <w:tc>
          <w:tcPr>
            <w:tcW w:w="4986" w:type="dxa"/>
            <w:tcBorders>
              <w:top w:val="single" w:sz="12" w:space="0" w:color="auto"/>
            </w:tcBorders>
            <w:shd w:val="clear" w:color="auto" w:fill="E7E6E6" w:themeFill="background2"/>
            <w:vAlign w:val="center"/>
          </w:tcPr>
          <w:p w14:paraId="6275E0FE" w14:textId="6FCB0E72" w:rsidR="00D60D3D" w:rsidRPr="005F3C58" w:rsidRDefault="00D60D3D" w:rsidP="00631834">
            <w:pPr>
              <w:tabs>
                <w:tab w:val="left" w:pos="1069"/>
              </w:tabs>
              <w:rPr>
                <w:rFonts w:cstheme="minorHAnsi"/>
                <w:sz w:val="22"/>
                <w:szCs w:val="22"/>
              </w:rPr>
            </w:pPr>
            <w:r w:rsidRPr="005F3C58">
              <w:rPr>
                <w:rFonts w:cstheme="minorHAnsi"/>
                <w:sz w:val="22"/>
                <w:szCs w:val="22"/>
              </w:rPr>
              <w:t>Ethambutol (E)</w:t>
            </w:r>
          </w:p>
        </w:tc>
      </w:tr>
      <w:tr w:rsidR="00D60D3D" w:rsidRPr="005F3C58" w14:paraId="120568E9" w14:textId="77777777" w:rsidTr="0065047A">
        <w:tc>
          <w:tcPr>
            <w:tcW w:w="8207" w:type="dxa"/>
            <w:vMerge/>
            <w:tcBorders>
              <w:left w:val="single" w:sz="12" w:space="0" w:color="auto"/>
            </w:tcBorders>
            <w:shd w:val="clear" w:color="auto" w:fill="E7E6E6" w:themeFill="background2"/>
          </w:tcPr>
          <w:p w14:paraId="0588AF0A" w14:textId="77777777" w:rsidR="00D60D3D" w:rsidRPr="005F3C58" w:rsidRDefault="00D60D3D" w:rsidP="00631834">
            <w:pPr>
              <w:tabs>
                <w:tab w:val="left" w:pos="1069"/>
              </w:tabs>
              <w:rPr>
                <w:rFonts w:cstheme="minorHAnsi"/>
                <w:sz w:val="22"/>
                <w:szCs w:val="22"/>
              </w:rPr>
            </w:pPr>
          </w:p>
        </w:tc>
        <w:tc>
          <w:tcPr>
            <w:tcW w:w="4986" w:type="dxa"/>
            <w:shd w:val="clear" w:color="auto" w:fill="E7E6E6" w:themeFill="background2"/>
            <w:vAlign w:val="center"/>
          </w:tcPr>
          <w:p w14:paraId="5E558613" w14:textId="5BF622EC" w:rsidR="00D60D3D" w:rsidRPr="005F3C58" w:rsidRDefault="00D60D3D" w:rsidP="00631834">
            <w:pPr>
              <w:tabs>
                <w:tab w:val="left" w:pos="1069"/>
              </w:tabs>
              <w:rPr>
                <w:rFonts w:cstheme="minorHAnsi"/>
                <w:sz w:val="22"/>
                <w:szCs w:val="22"/>
              </w:rPr>
            </w:pPr>
            <w:r w:rsidRPr="005F3C58">
              <w:rPr>
                <w:rFonts w:cstheme="minorHAnsi"/>
                <w:sz w:val="22"/>
                <w:szCs w:val="22"/>
              </w:rPr>
              <w:t>Delamanid (Dlm)</w:t>
            </w:r>
          </w:p>
        </w:tc>
      </w:tr>
      <w:tr w:rsidR="00D60D3D" w:rsidRPr="005F3C58" w14:paraId="19E62EC8" w14:textId="77777777" w:rsidTr="0065047A">
        <w:tc>
          <w:tcPr>
            <w:tcW w:w="8207" w:type="dxa"/>
            <w:vMerge/>
            <w:tcBorders>
              <w:left w:val="single" w:sz="12" w:space="0" w:color="auto"/>
            </w:tcBorders>
            <w:shd w:val="clear" w:color="auto" w:fill="E7E6E6" w:themeFill="background2"/>
          </w:tcPr>
          <w:p w14:paraId="74967C99" w14:textId="77777777" w:rsidR="00D60D3D" w:rsidRPr="005F3C58" w:rsidRDefault="00D60D3D" w:rsidP="00631834">
            <w:pPr>
              <w:tabs>
                <w:tab w:val="left" w:pos="1069"/>
              </w:tabs>
              <w:rPr>
                <w:rFonts w:cstheme="minorHAnsi"/>
                <w:sz w:val="22"/>
                <w:szCs w:val="22"/>
              </w:rPr>
            </w:pPr>
          </w:p>
        </w:tc>
        <w:tc>
          <w:tcPr>
            <w:tcW w:w="4986" w:type="dxa"/>
            <w:shd w:val="clear" w:color="auto" w:fill="E7E6E6" w:themeFill="background2"/>
            <w:vAlign w:val="center"/>
          </w:tcPr>
          <w:p w14:paraId="6FF4B58F" w14:textId="0CA6AD27" w:rsidR="00D60D3D" w:rsidRPr="005F3C58" w:rsidRDefault="00D60D3D" w:rsidP="00631834">
            <w:pPr>
              <w:tabs>
                <w:tab w:val="left" w:pos="1069"/>
              </w:tabs>
              <w:rPr>
                <w:rFonts w:cstheme="minorHAnsi"/>
                <w:sz w:val="22"/>
                <w:szCs w:val="22"/>
              </w:rPr>
            </w:pPr>
            <w:r w:rsidRPr="005F3C58">
              <w:rPr>
                <w:rFonts w:cstheme="minorHAnsi"/>
                <w:sz w:val="22"/>
                <w:szCs w:val="22"/>
              </w:rPr>
              <w:t>Pyrazinamide (Z)</w:t>
            </w:r>
          </w:p>
        </w:tc>
      </w:tr>
      <w:tr w:rsidR="00D60D3D" w:rsidRPr="005F3C58" w14:paraId="680DEA19" w14:textId="77777777" w:rsidTr="0065047A">
        <w:trPr>
          <w:trHeight w:val="304"/>
        </w:trPr>
        <w:tc>
          <w:tcPr>
            <w:tcW w:w="8207" w:type="dxa"/>
            <w:vMerge/>
            <w:tcBorders>
              <w:left w:val="single" w:sz="12" w:space="0" w:color="auto"/>
            </w:tcBorders>
            <w:shd w:val="clear" w:color="auto" w:fill="E7E6E6" w:themeFill="background2"/>
          </w:tcPr>
          <w:p w14:paraId="2E9D5DA3" w14:textId="77777777" w:rsidR="00D60D3D" w:rsidRPr="005F3C58" w:rsidRDefault="00D60D3D" w:rsidP="00631834">
            <w:pPr>
              <w:tabs>
                <w:tab w:val="left" w:pos="1069"/>
              </w:tabs>
              <w:rPr>
                <w:rFonts w:cstheme="minorHAnsi"/>
                <w:sz w:val="22"/>
                <w:szCs w:val="22"/>
              </w:rPr>
            </w:pPr>
          </w:p>
        </w:tc>
        <w:tc>
          <w:tcPr>
            <w:tcW w:w="4986" w:type="dxa"/>
            <w:tcBorders>
              <w:bottom w:val="single" w:sz="4" w:space="0" w:color="auto"/>
            </w:tcBorders>
            <w:shd w:val="clear" w:color="auto" w:fill="E7E6E6" w:themeFill="background2"/>
            <w:vAlign w:val="center"/>
          </w:tcPr>
          <w:p w14:paraId="29B6E222" w14:textId="3EFB980E" w:rsidR="00D60D3D" w:rsidRPr="005F3C58" w:rsidRDefault="00D60D3D" w:rsidP="00631834">
            <w:pPr>
              <w:tabs>
                <w:tab w:val="left" w:pos="1069"/>
                <w:tab w:val="right" w:pos="2787"/>
              </w:tabs>
              <w:rPr>
                <w:rFonts w:cstheme="minorHAnsi"/>
                <w:sz w:val="22"/>
                <w:szCs w:val="22"/>
              </w:rPr>
            </w:pPr>
            <w:r w:rsidRPr="005F3C58">
              <w:rPr>
                <w:rFonts w:cstheme="minorHAnsi"/>
                <w:sz w:val="22"/>
                <w:szCs w:val="22"/>
              </w:rPr>
              <w:t xml:space="preserve">Imipenem-cilastin </w:t>
            </w:r>
            <w:r w:rsidRPr="005F3C58">
              <w:rPr>
                <w:rFonts w:cstheme="minorHAnsi"/>
                <w:sz w:val="22"/>
                <w:szCs w:val="22"/>
                <w:u w:val="single"/>
              </w:rPr>
              <w:t>OR</w:t>
            </w:r>
            <w:r w:rsidRPr="005F3C58">
              <w:rPr>
                <w:rFonts w:cstheme="minorHAnsi"/>
                <w:sz w:val="22"/>
                <w:szCs w:val="22"/>
              </w:rPr>
              <w:t xml:space="preserve"> Meropenem</w:t>
            </w:r>
            <w:r w:rsidR="0065047A">
              <w:rPr>
                <w:rFonts w:cstheme="minorHAnsi"/>
                <w:sz w:val="22"/>
                <w:szCs w:val="22"/>
              </w:rPr>
              <w:t xml:space="preserve"> </w:t>
            </w:r>
            <w:r w:rsidRPr="005F3C58">
              <w:rPr>
                <w:rFonts w:cstheme="minorHAnsi"/>
                <w:sz w:val="22"/>
                <w:szCs w:val="22"/>
              </w:rPr>
              <w:t>(Ipm-Cln / Mpm)</w:t>
            </w:r>
          </w:p>
        </w:tc>
      </w:tr>
      <w:tr w:rsidR="00D60D3D" w:rsidRPr="005F3C58" w14:paraId="297AF0A0" w14:textId="77777777" w:rsidTr="0065047A">
        <w:trPr>
          <w:trHeight w:val="426"/>
        </w:trPr>
        <w:tc>
          <w:tcPr>
            <w:tcW w:w="8207" w:type="dxa"/>
            <w:vMerge/>
            <w:tcBorders>
              <w:left w:val="single" w:sz="12" w:space="0" w:color="auto"/>
            </w:tcBorders>
            <w:shd w:val="clear" w:color="auto" w:fill="E7E6E6" w:themeFill="background2"/>
          </w:tcPr>
          <w:p w14:paraId="78DAA050" w14:textId="77777777" w:rsidR="00D60D3D" w:rsidRPr="005F3C58" w:rsidRDefault="00D60D3D" w:rsidP="00631834">
            <w:pPr>
              <w:tabs>
                <w:tab w:val="left" w:pos="1069"/>
              </w:tabs>
              <w:rPr>
                <w:rFonts w:cstheme="minorHAnsi"/>
                <w:sz w:val="22"/>
                <w:szCs w:val="22"/>
              </w:rPr>
            </w:pPr>
          </w:p>
        </w:tc>
        <w:tc>
          <w:tcPr>
            <w:tcW w:w="4986" w:type="dxa"/>
            <w:shd w:val="clear" w:color="auto" w:fill="E7E6E6" w:themeFill="background2"/>
            <w:vAlign w:val="center"/>
          </w:tcPr>
          <w:p w14:paraId="53BA3473" w14:textId="5505362A" w:rsidR="00D60D3D" w:rsidRPr="005F3C58" w:rsidRDefault="00D60D3D" w:rsidP="00631834">
            <w:pPr>
              <w:tabs>
                <w:tab w:val="left" w:pos="1069"/>
              </w:tabs>
              <w:rPr>
                <w:rFonts w:cstheme="minorHAnsi"/>
                <w:sz w:val="22"/>
                <w:szCs w:val="22"/>
              </w:rPr>
            </w:pPr>
            <w:r w:rsidRPr="005F3C58">
              <w:rPr>
                <w:rFonts w:cstheme="minorHAnsi"/>
                <w:sz w:val="22"/>
                <w:szCs w:val="22"/>
              </w:rPr>
              <w:t>Amikacin (</w:t>
            </w:r>
            <w:r w:rsidRPr="005F3C58">
              <w:rPr>
                <w:rFonts w:cstheme="minorHAnsi"/>
                <w:sz w:val="22"/>
                <w:szCs w:val="22"/>
                <w:u w:val="single"/>
              </w:rPr>
              <w:t>OR</w:t>
            </w:r>
            <w:r w:rsidRPr="005F3C58">
              <w:rPr>
                <w:rFonts w:cstheme="minorHAnsi"/>
                <w:sz w:val="22"/>
                <w:szCs w:val="22"/>
              </w:rPr>
              <w:t xml:space="preserve"> Streptomycin) (Am (S))</w:t>
            </w:r>
          </w:p>
        </w:tc>
      </w:tr>
      <w:tr w:rsidR="00D60D3D" w:rsidRPr="005F3C58" w14:paraId="2F869648" w14:textId="77777777" w:rsidTr="0065047A">
        <w:trPr>
          <w:trHeight w:val="392"/>
        </w:trPr>
        <w:tc>
          <w:tcPr>
            <w:tcW w:w="8207" w:type="dxa"/>
            <w:vMerge/>
            <w:tcBorders>
              <w:left w:val="single" w:sz="12" w:space="0" w:color="auto"/>
            </w:tcBorders>
            <w:shd w:val="clear" w:color="auto" w:fill="E7E6E6" w:themeFill="background2"/>
          </w:tcPr>
          <w:p w14:paraId="6C6E0396" w14:textId="77777777" w:rsidR="00D60D3D" w:rsidRPr="005F3C58" w:rsidRDefault="00D60D3D" w:rsidP="00631834">
            <w:pPr>
              <w:tabs>
                <w:tab w:val="left" w:pos="1069"/>
              </w:tabs>
              <w:rPr>
                <w:rFonts w:cstheme="minorHAnsi"/>
                <w:sz w:val="22"/>
                <w:szCs w:val="22"/>
              </w:rPr>
            </w:pPr>
          </w:p>
        </w:tc>
        <w:tc>
          <w:tcPr>
            <w:tcW w:w="4986" w:type="dxa"/>
            <w:tcBorders>
              <w:bottom w:val="single" w:sz="4" w:space="0" w:color="auto"/>
            </w:tcBorders>
            <w:shd w:val="clear" w:color="auto" w:fill="E7E6E6" w:themeFill="background2"/>
            <w:vAlign w:val="center"/>
          </w:tcPr>
          <w:p w14:paraId="520BF36E" w14:textId="43FBC45F" w:rsidR="00D60D3D" w:rsidRPr="005F3C58" w:rsidRDefault="00D60D3D" w:rsidP="00631834">
            <w:pPr>
              <w:tabs>
                <w:tab w:val="left" w:pos="1069"/>
              </w:tabs>
              <w:rPr>
                <w:rFonts w:cstheme="minorHAnsi"/>
                <w:sz w:val="22"/>
                <w:szCs w:val="22"/>
              </w:rPr>
            </w:pPr>
            <w:r w:rsidRPr="005F3C58">
              <w:rPr>
                <w:rFonts w:cstheme="minorHAnsi"/>
                <w:sz w:val="22"/>
                <w:szCs w:val="22"/>
              </w:rPr>
              <w:t xml:space="preserve">Ethionamide </w:t>
            </w:r>
            <w:r w:rsidRPr="005F3C58">
              <w:rPr>
                <w:rFonts w:cstheme="minorHAnsi"/>
                <w:sz w:val="22"/>
                <w:szCs w:val="22"/>
                <w:u w:val="single"/>
              </w:rPr>
              <w:t>OR</w:t>
            </w:r>
            <w:r w:rsidRPr="005F3C58">
              <w:rPr>
                <w:rFonts w:cstheme="minorHAnsi"/>
                <w:sz w:val="22"/>
                <w:szCs w:val="22"/>
              </w:rPr>
              <w:t xml:space="preserve"> Prothionamide(Eto / Pto)</w:t>
            </w:r>
          </w:p>
        </w:tc>
      </w:tr>
      <w:tr w:rsidR="00D60D3D" w:rsidRPr="005F3C58" w14:paraId="285631F7" w14:textId="77777777" w:rsidTr="0065047A">
        <w:trPr>
          <w:trHeight w:val="417"/>
        </w:trPr>
        <w:tc>
          <w:tcPr>
            <w:tcW w:w="8207" w:type="dxa"/>
            <w:vMerge/>
            <w:tcBorders>
              <w:left w:val="single" w:sz="12" w:space="0" w:color="auto"/>
            </w:tcBorders>
            <w:shd w:val="clear" w:color="auto" w:fill="E7E6E6" w:themeFill="background2"/>
          </w:tcPr>
          <w:p w14:paraId="59402165" w14:textId="77777777" w:rsidR="00D60D3D" w:rsidRPr="005F3C58" w:rsidRDefault="00D60D3D" w:rsidP="00631834">
            <w:pPr>
              <w:tabs>
                <w:tab w:val="left" w:pos="1069"/>
              </w:tabs>
              <w:rPr>
                <w:rFonts w:cstheme="minorHAnsi"/>
                <w:sz w:val="22"/>
                <w:szCs w:val="22"/>
              </w:rPr>
            </w:pPr>
          </w:p>
        </w:tc>
        <w:tc>
          <w:tcPr>
            <w:tcW w:w="4986" w:type="dxa"/>
            <w:shd w:val="clear" w:color="auto" w:fill="E7E6E6" w:themeFill="background2"/>
            <w:vAlign w:val="center"/>
          </w:tcPr>
          <w:p w14:paraId="0C4E0659" w14:textId="77777777" w:rsidR="00D60D3D" w:rsidRPr="005F3C58" w:rsidRDefault="00D60D3D" w:rsidP="00631834">
            <w:pPr>
              <w:tabs>
                <w:tab w:val="left" w:pos="1069"/>
              </w:tabs>
              <w:rPr>
                <w:rFonts w:cstheme="minorHAnsi"/>
                <w:sz w:val="22"/>
                <w:szCs w:val="22"/>
              </w:rPr>
            </w:pPr>
            <w:r w:rsidRPr="005F3C58">
              <w:rPr>
                <w:rFonts w:cstheme="minorHAnsi"/>
                <w:i/>
                <w:sz w:val="22"/>
                <w:szCs w:val="22"/>
              </w:rPr>
              <w:t>p-</w:t>
            </w:r>
            <w:r w:rsidRPr="005F3C58">
              <w:rPr>
                <w:rFonts w:cstheme="minorHAnsi"/>
                <w:sz w:val="22"/>
                <w:szCs w:val="22"/>
              </w:rPr>
              <w:t>aminosalicylic acid (PAS)</w:t>
            </w:r>
          </w:p>
        </w:tc>
      </w:tr>
      <w:tr w:rsidR="00631834" w:rsidRPr="005F3C58" w14:paraId="038A88EB" w14:textId="77777777" w:rsidTr="00631834">
        <w:tc>
          <w:tcPr>
            <w:tcW w:w="13193" w:type="dxa"/>
            <w:gridSpan w:val="2"/>
            <w:tcBorders>
              <w:left w:val="single" w:sz="12" w:space="0" w:color="auto"/>
            </w:tcBorders>
            <w:shd w:val="clear" w:color="auto" w:fill="auto"/>
            <w:vAlign w:val="bottom"/>
          </w:tcPr>
          <w:p w14:paraId="0DC79BF6" w14:textId="77777777" w:rsidR="008602F3" w:rsidRPr="005F3C58" w:rsidRDefault="008602F3" w:rsidP="00631834">
            <w:pPr>
              <w:tabs>
                <w:tab w:val="left" w:pos="1069"/>
              </w:tabs>
              <w:jc w:val="center"/>
              <w:rPr>
                <w:rFonts w:cstheme="minorHAnsi"/>
                <w:b/>
                <w:sz w:val="22"/>
                <w:szCs w:val="22"/>
              </w:rPr>
            </w:pPr>
          </w:p>
          <w:p w14:paraId="3DB6EDEE" w14:textId="20D09017" w:rsidR="00631834" w:rsidRPr="005F3C58" w:rsidRDefault="00862A6C" w:rsidP="00631834">
            <w:pPr>
              <w:tabs>
                <w:tab w:val="left" w:pos="1069"/>
              </w:tabs>
              <w:jc w:val="center"/>
              <w:rPr>
                <w:rFonts w:cstheme="minorHAnsi"/>
                <w:b/>
                <w:sz w:val="22"/>
                <w:szCs w:val="22"/>
              </w:rPr>
            </w:pPr>
            <w:r w:rsidRPr="005F3C58">
              <w:rPr>
                <w:rFonts w:cstheme="minorHAnsi"/>
                <w:b/>
                <w:sz w:val="22"/>
                <w:szCs w:val="22"/>
              </w:rPr>
              <w:t>Summary of the WHO guidel</w:t>
            </w:r>
            <w:r w:rsidR="00D60D3D" w:rsidRPr="005F3C58">
              <w:rPr>
                <w:rFonts w:cstheme="minorHAnsi"/>
                <w:b/>
                <w:sz w:val="22"/>
                <w:szCs w:val="22"/>
              </w:rPr>
              <w:t>ine</w:t>
            </w:r>
            <w:r w:rsidRPr="005F3C58">
              <w:rPr>
                <w:rFonts w:cstheme="minorHAnsi"/>
                <w:b/>
                <w:sz w:val="22"/>
                <w:szCs w:val="22"/>
              </w:rPr>
              <w:t xml:space="preserve"> on treatment regimens for drug</w:t>
            </w:r>
            <w:r w:rsidR="00FD3184">
              <w:rPr>
                <w:rFonts w:cstheme="minorHAnsi"/>
                <w:b/>
                <w:sz w:val="22"/>
                <w:szCs w:val="22"/>
              </w:rPr>
              <w:t>-</w:t>
            </w:r>
            <w:r w:rsidRPr="005F3C58">
              <w:rPr>
                <w:rFonts w:cstheme="minorHAnsi"/>
                <w:b/>
                <w:sz w:val="22"/>
                <w:szCs w:val="22"/>
              </w:rPr>
              <w:t>resistant tuberculosis</w:t>
            </w:r>
          </w:p>
          <w:p w14:paraId="2DD29AD4" w14:textId="77777777" w:rsidR="00631834" w:rsidRPr="005F3C58" w:rsidRDefault="00631834" w:rsidP="00631834">
            <w:pPr>
              <w:tabs>
                <w:tab w:val="left" w:pos="1069"/>
              </w:tabs>
              <w:jc w:val="center"/>
              <w:rPr>
                <w:rFonts w:cstheme="minorHAnsi"/>
                <w:b/>
                <w:sz w:val="22"/>
                <w:szCs w:val="22"/>
              </w:rPr>
            </w:pPr>
          </w:p>
        </w:tc>
      </w:tr>
      <w:tr w:rsidR="00631834" w:rsidRPr="005F3C58" w14:paraId="6C8E9D34" w14:textId="77777777" w:rsidTr="00631834">
        <w:tc>
          <w:tcPr>
            <w:tcW w:w="13193" w:type="dxa"/>
            <w:gridSpan w:val="2"/>
            <w:tcBorders>
              <w:left w:val="single" w:sz="12" w:space="0" w:color="auto"/>
            </w:tcBorders>
            <w:shd w:val="clear" w:color="auto" w:fill="E7E6E6" w:themeFill="background2"/>
          </w:tcPr>
          <w:p w14:paraId="74B340F0" w14:textId="77777777" w:rsidR="00D60D3D" w:rsidRPr="005F3C58" w:rsidRDefault="00D60D3D" w:rsidP="00D60D3D">
            <w:pPr>
              <w:pStyle w:val="ListParagraph"/>
              <w:numPr>
                <w:ilvl w:val="0"/>
                <w:numId w:val="5"/>
              </w:numPr>
              <w:spacing w:line="360" w:lineRule="auto"/>
              <w:rPr>
                <w:rFonts w:cstheme="minorHAnsi"/>
                <w:sz w:val="22"/>
                <w:szCs w:val="22"/>
              </w:rPr>
            </w:pPr>
            <w:r w:rsidRPr="005F3C58">
              <w:rPr>
                <w:sz w:val="22"/>
                <w:szCs w:val="22"/>
              </w:rPr>
              <w:t>An all oral regimen to be used in most patients should comprise all three Group A agents and at least one Group B agent, such that at least four likely effective drugs are included at the beginning of treatment. If only one or two Group A agents are used both Group B agents should be included in the regimen. Group C agents should be used when an effective regimen (4 likely effective agents) cannot be can be constituted with group A and B drugs.</w:t>
            </w:r>
          </w:p>
          <w:p w14:paraId="1BCF1F6A" w14:textId="77777777" w:rsidR="008602F3" w:rsidRPr="005F3C58" w:rsidRDefault="00631834" w:rsidP="00D60D3D">
            <w:pPr>
              <w:pStyle w:val="ListParagraph"/>
              <w:numPr>
                <w:ilvl w:val="0"/>
                <w:numId w:val="5"/>
              </w:numPr>
              <w:tabs>
                <w:tab w:val="left" w:pos="1069"/>
              </w:tabs>
              <w:spacing w:line="360" w:lineRule="auto"/>
              <w:rPr>
                <w:rFonts w:cstheme="minorHAnsi"/>
                <w:sz w:val="22"/>
                <w:szCs w:val="22"/>
              </w:rPr>
            </w:pPr>
            <w:r w:rsidRPr="005F3C58">
              <w:rPr>
                <w:rFonts w:cstheme="minorHAnsi"/>
                <w:sz w:val="22"/>
                <w:szCs w:val="22"/>
              </w:rPr>
              <w:t>A regimen consisting of at least four likely effective drugs in the i</w:t>
            </w:r>
            <w:r w:rsidR="00782EF0" w:rsidRPr="005F3C58">
              <w:rPr>
                <w:rFonts w:cstheme="minorHAnsi"/>
                <w:sz w:val="22"/>
                <w:szCs w:val="22"/>
              </w:rPr>
              <w:t>nitial</w:t>
            </w:r>
            <w:r w:rsidRPr="005F3C58">
              <w:rPr>
                <w:rFonts w:cstheme="minorHAnsi"/>
                <w:sz w:val="22"/>
                <w:szCs w:val="22"/>
              </w:rPr>
              <w:t xml:space="preserve"> phase </w:t>
            </w:r>
            <w:r w:rsidR="00782EF0" w:rsidRPr="005F3C58">
              <w:rPr>
                <w:rFonts w:cstheme="minorHAnsi"/>
                <w:sz w:val="22"/>
                <w:szCs w:val="22"/>
              </w:rPr>
              <w:t xml:space="preserve">(bedaquiline used for 6 months) </w:t>
            </w:r>
            <w:r w:rsidRPr="005F3C58">
              <w:rPr>
                <w:rFonts w:cstheme="minorHAnsi"/>
                <w:sz w:val="22"/>
                <w:szCs w:val="22"/>
              </w:rPr>
              <w:t xml:space="preserve">and at least three likely effective drugs </w:t>
            </w:r>
            <w:r w:rsidR="00A34FCE" w:rsidRPr="005F3C58">
              <w:rPr>
                <w:rFonts w:cstheme="minorHAnsi"/>
                <w:sz w:val="22"/>
                <w:szCs w:val="22"/>
              </w:rPr>
              <w:t>after the initial</w:t>
            </w:r>
            <w:r w:rsidRPr="005F3C58">
              <w:rPr>
                <w:rFonts w:cstheme="minorHAnsi"/>
                <w:sz w:val="22"/>
                <w:szCs w:val="22"/>
              </w:rPr>
              <w:t xml:space="preserve"> phase must be used.</w:t>
            </w:r>
          </w:p>
          <w:p w14:paraId="73F4F275" w14:textId="05202C77" w:rsidR="00D60D3D" w:rsidRPr="005F3C58" w:rsidRDefault="00782EF0" w:rsidP="00862A6C">
            <w:pPr>
              <w:pStyle w:val="ListParagraph"/>
              <w:numPr>
                <w:ilvl w:val="0"/>
                <w:numId w:val="5"/>
              </w:numPr>
              <w:tabs>
                <w:tab w:val="left" w:pos="1069"/>
              </w:tabs>
              <w:spacing w:line="360" w:lineRule="auto"/>
              <w:rPr>
                <w:rFonts w:cstheme="minorHAnsi"/>
                <w:sz w:val="22"/>
                <w:szCs w:val="22"/>
              </w:rPr>
            </w:pPr>
            <w:r w:rsidRPr="005F3C58">
              <w:rPr>
                <w:rFonts w:cstheme="minorHAnsi"/>
                <w:sz w:val="22"/>
                <w:szCs w:val="22"/>
              </w:rPr>
              <w:t>An a</w:t>
            </w:r>
            <w:r w:rsidR="00D60D3D" w:rsidRPr="005F3C58">
              <w:rPr>
                <w:rFonts w:cstheme="minorHAnsi"/>
                <w:sz w:val="22"/>
                <w:szCs w:val="22"/>
              </w:rPr>
              <w:t>l</w:t>
            </w:r>
            <w:r w:rsidRPr="005F3C58">
              <w:rPr>
                <w:rFonts w:cstheme="minorHAnsi"/>
                <w:sz w:val="22"/>
                <w:szCs w:val="22"/>
              </w:rPr>
              <w:t>l</w:t>
            </w:r>
            <w:r w:rsidR="00FD3184">
              <w:rPr>
                <w:rFonts w:cstheme="minorHAnsi"/>
                <w:sz w:val="22"/>
                <w:szCs w:val="22"/>
              </w:rPr>
              <w:t>-</w:t>
            </w:r>
            <w:r w:rsidR="00D60D3D" w:rsidRPr="005F3C58">
              <w:rPr>
                <w:rFonts w:cstheme="minorHAnsi"/>
                <w:sz w:val="22"/>
                <w:szCs w:val="22"/>
              </w:rPr>
              <w:t>oral bedaquiline</w:t>
            </w:r>
            <w:r w:rsidRPr="005F3C58">
              <w:rPr>
                <w:rFonts w:cstheme="minorHAnsi"/>
                <w:sz w:val="22"/>
                <w:szCs w:val="22"/>
              </w:rPr>
              <w:t>-</w:t>
            </w:r>
            <w:r w:rsidR="00D60D3D" w:rsidRPr="005F3C58">
              <w:rPr>
                <w:rFonts w:cstheme="minorHAnsi"/>
                <w:sz w:val="22"/>
                <w:szCs w:val="22"/>
              </w:rPr>
              <w:t xml:space="preserve">based shorter (9-12 month) regimen may be </w:t>
            </w:r>
            <w:r w:rsidR="00A34FCE" w:rsidRPr="005F3C58">
              <w:rPr>
                <w:rFonts w:cstheme="minorHAnsi"/>
                <w:sz w:val="22"/>
                <w:szCs w:val="22"/>
              </w:rPr>
              <w:t>explored</w:t>
            </w:r>
            <w:r w:rsidR="00D60D3D" w:rsidRPr="005F3C58">
              <w:rPr>
                <w:rFonts w:cstheme="minorHAnsi"/>
                <w:sz w:val="22"/>
                <w:szCs w:val="22"/>
              </w:rPr>
              <w:t xml:space="preserve"> under operational research conditions.</w:t>
            </w:r>
          </w:p>
          <w:p w14:paraId="17066140" w14:textId="7408B1F2" w:rsidR="00631834" w:rsidRPr="005F3C58" w:rsidRDefault="00A34FCE" w:rsidP="00A34FCE">
            <w:pPr>
              <w:pStyle w:val="ListParagraph"/>
              <w:numPr>
                <w:ilvl w:val="0"/>
                <w:numId w:val="5"/>
              </w:numPr>
              <w:tabs>
                <w:tab w:val="left" w:pos="1069"/>
              </w:tabs>
              <w:spacing w:line="360" w:lineRule="auto"/>
              <w:rPr>
                <w:rFonts w:cstheme="minorHAnsi"/>
                <w:sz w:val="22"/>
                <w:szCs w:val="22"/>
              </w:rPr>
            </w:pPr>
            <w:r w:rsidRPr="005F3C58">
              <w:rPr>
                <w:rFonts w:cstheme="minorHAnsi"/>
                <w:sz w:val="22"/>
                <w:szCs w:val="22"/>
              </w:rPr>
              <w:lastRenderedPageBreak/>
              <w:t xml:space="preserve">The standardised shorter MDR-TB regimen  (requiring daily injections for at least four months) may be offered to eligible patients  (instead of the longer regimen </w:t>
            </w:r>
            <w:r w:rsidR="005D5B9D" w:rsidRPr="005F3C58">
              <w:rPr>
                <w:rFonts w:cstheme="minorHAnsi"/>
                <w:sz w:val="22"/>
                <w:szCs w:val="22"/>
              </w:rPr>
              <w:t xml:space="preserve">in 1 </w:t>
            </w:r>
            <w:r w:rsidRPr="005F3C58">
              <w:rPr>
                <w:rFonts w:cstheme="minorHAnsi"/>
                <w:sz w:val="22"/>
                <w:szCs w:val="22"/>
              </w:rPr>
              <w:t>above) who agree to a briefer treatment duration of 9-12 months provided they had not been previously treated for more than one month with second-line medicines</w:t>
            </w:r>
            <w:r w:rsidR="005D5B9D" w:rsidRPr="005F3C58">
              <w:rPr>
                <w:rFonts w:cstheme="minorHAnsi"/>
                <w:sz w:val="22"/>
                <w:szCs w:val="22"/>
              </w:rPr>
              <w:t>,</w:t>
            </w:r>
            <w:r w:rsidRPr="005F3C58">
              <w:rPr>
                <w:rFonts w:cstheme="minorHAnsi"/>
                <w:sz w:val="22"/>
                <w:szCs w:val="22"/>
              </w:rPr>
              <w:t xml:space="preserve"> or</w:t>
            </w:r>
            <w:r w:rsidR="005D5B9D" w:rsidRPr="005F3C58">
              <w:rPr>
                <w:rFonts w:cstheme="minorHAnsi"/>
                <w:sz w:val="22"/>
                <w:szCs w:val="22"/>
              </w:rPr>
              <w:t>,</w:t>
            </w:r>
            <w:r w:rsidRPr="005F3C58">
              <w:rPr>
                <w:rFonts w:cstheme="minorHAnsi"/>
                <w:sz w:val="22"/>
                <w:szCs w:val="22"/>
              </w:rPr>
              <w:t xml:space="preserve"> in whom resistance to fluoroquinolones and second-line injectable agents has been excluded; </w:t>
            </w:r>
            <w:r w:rsidR="00631834" w:rsidRPr="005F3C58">
              <w:rPr>
                <w:rFonts w:cstheme="minorHAnsi"/>
                <w:sz w:val="22"/>
                <w:szCs w:val="22"/>
              </w:rPr>
              <w:t xml:space="preserve">this regimen may be less </w:t>
            </w:r>
            <w:r w:rsidRPr="005F3C58">
              <w:rPr>
                <w:rFonts w:cstheme="minorHAnsi"/>
                <w:sz w:val="22"/>
                <w:szCs w:val="22"/>
              </w:rPr>
              <w:t>effective</w:t>
            </w:r>
            <w:r w:rsidR="00631834" w:rsidRPr="005F3C58">
              <w:rPr>
                <w:rFonts w:cstheme="minorHAnsi"/>
                <w:sz w:val="22"/>
                <w:szCs w:val="22"/>
              </w:rPr>
              <w:t xml:space="preserve"> compared to the longer regimen</w:t>
            </w:r>
            <w:r w:rsidR="005D5B9D" w:rsidRPr="005F3C58">
              <w:rPr>
                <w:rFonts w:cstheme="minorHAnsi"/>
                <w:sz w:val="22"/>
                <w:szCs w:val="22"/>
              </w:rPr>
              <w:t xml:space="preserve"> </w:t>
            </w:r>
            <w:r w:rsidR="00853976" w:rsidRPr="005F3C58">
              <w:rPr>
                <w:rFonts w:cstheme="minorHAnsi"/>
              </w:rPr>
              <w:fldChar w:fldCharType="begin"/>
            </w:r>
            <w:r w:rsidR="00723591">
              <w:rPr>
                <w:rFonts w:cstheme="minorHAnsi"/>
              </w:rPr>
              <w:instrText xml:space="preserve"> ADDIN EN.CITE &lt;EndNote&gt;&lt;Cite ExcludeAuth="1"&gt;&lt;Year&gt;2018&lt;/Year&gt;&lt;RecNum&gt;68&lt;/RecNum&gt;&lt;DisplayText&gt;&lt;style face="superscript"&gt;24&lt;/style&gt;&lt;/DisplayText&gt;&lt;record&gt;&lt;rec-number&gt;68&lt;/rec-number&gt;&lt;foreign-keys&gt;&lt;key app="EN" db-id="sxeprprst9pddce0ezovfteyp5ss9dtapd5a" timestamp="1551081951"&gt;68&lt;/key&gt;&lt;/foreign-keys&gt;&lt;ref-type name="Report"&gt;27&lt;/ref-type&gt;&lt;contributors&gt;&lt;tertiary-authors&gt;&lt;author&gt;The World Health Organization&lt;/author&gt;&lt;/tertiary-authors&gt;&lt;/contributors&gt;&lt;titles&gt;&lt;title&gt;Position Statement on the Continued Use of the Shorter MDR-TB Treatment Regimen following an Expedited Review of the STREAM Stage 1 Preliminary Results&lt;/title&gt;&lt;/titles&gt;&lt;dates&gt;&lt;year&gt;2018&lt;/year&gt;&lt;/dates&gt;&lt;pub-location&gt;Geneva&lt;/pub-location&gt;&lt;publisher&gt;The World Health Organization&lt;/publisher&gt;&lt;urls&gt;&lt;related-urls&gt;&lt;url&gt;http://www.who.int/tb/publications/2018/Position_statement_shorter_MDR_TB_regimen/en/&lt;/url&gt;&lt;/related-urls&gt;&lt;/urls&gt;&lt;access-date&gt;12th January 2019&lt;/access-date&gt;&lt;/record&gt;&lt;/Cite&gt;&lt;/EndNote&gt;</w:instrText>
            </w:r>
            <w:r w:rsidR="00853976" w:rsidRPr="005F3C58">
              <w:rPr>
                <w:rFonts w:cstheme="minorHAnsi"/>
              </w:rPr>
              <w:fldChar w:fldCharType="separate"/>
            </w:r>
            <w:r w:rsidR="00D13F15" w:rsidRPr="00D13F15">
              <w:rPr>
                <w:rFonts w:cstheme="minorHAnsi"/>
                <w:noProof/>
                <w:sz w:val="22"/>
                <w:szCs w:val="22"/>
                <w:vertAlign w:val="superscript"/>
              </w:rPr>
              <w:t>24</w:t>
            </w:r>
            <w:r w:rsidR="00853976" w:rsidRPr="005F3C58">
              <w:rPr>
                <w:rFonts w:cstheme="minorHAnsi"/>
              </w:rPr>
              <w:fldChar w:fldCharType="end"/>
            </w:r>
            <w:r w:rsidR="00631834" w:rsidRPr="005F3C58">
              <w:rPr>
                <w:rFonts w:cstheme="minorHAnsi"/>
                <w:sz w:val="22"/>
                <w:szCs w:val="22"/>
              </w:rPr>
              <w:t>.</w:t>
            </w:r>
          </w:p>
          <w:p w14:paraId="6ACD99B5" w14:textId="77777777" w:rsidR="00631834" w:rsidRPr="005F3C58" w:rsidRDefault="00631834" w:rsidP="00D60D3D">
            <w:pPr>
              <w:spacing w:line="360" w:lineRule="auto"/>
              <w:rPr>
                <w:rFonts w:cstheme="minorHAnsi"/>
                <w:sz w:val="22"/>
                <w:szCs w:val="22"/>
              </w:rPr>
            </w:pPr>
          </w:p>
        </w:tc>
      </w:tr>
    </w:tbl>
    <w:p w14:paraId="3631B5D3" w14:textId="77777777" w:rsidR="00631834" w:rsidRDefault="00631834" w:rsidP="00631834">
      <w:pPr>
        <w:rPr>
          <w:b/>
          <w:color w:val="000000" w:themeColor="text1"/>
        </w:rPr>
      </w:pPr>
    </w:p>
    <w:p w14:paraId="2C1922B7" w14:textId="77777777" w:rsidR="00631834" w:rsidRDefault="00631834" w:rsidP="00631834">
      <w:pPr>
        <w:rPr>
          <w:b/>
          <w:color w:val="000000" w:themeColor="text1"/>
        </w:rPr>
      </w:pPr>
    </w:p>
    <w:p w14:paraId="5B558FC2" w14:textId="77777777" w:rsidR="00631834" w:rsidRDefault="00631834" w:rsidP="00631834">
      <w:pPr>
        <w:rPr>
          <w:b/>
          <w:color w:val="000000" w:themeColor="text1"/>
        </w:rPr>
      </w:pPr>
    </w:p>
    <w:p w14:paraId="7C78F80A" w14:textId="77777777" w:rsidR="00631834" w:rsidRDefault="00631834" w:rsidP="00631834">
      <w:pPr>
        <w:rPr>
          <w:b/>
          <w:color w:val="000000" w:themeColor="text1"/>
        </w:rPr>
      </w:pPr>
    </w:p>
    <w:p w14:paraId="47D08D6C" w14:textId="77777777" w:rsidR="00631834" w:rsidRDefault="00631834" w:rsidP="00631834">
      <w:pPr>
        <w:rPr>
          <w:b/>
          <w:color w:val="000000" w:themeColor="text1"/>
        </w:rPr>
      </w:pPr>
    </w:p>
    <w:p w14:paraId="26CE3064" w14:textId="77777777" w:rsidR="00631834" w:rsidRDefault="00631834" w:rsidP="00631834">
      <w:pPr>
        <w:rPr>
          <w:b/>
          <w:color w:val="000000" w:themeColor="text1"/>
        </w:rPr>
      </w:pPr>
    </w:p>
    <w:p w14:paraId="4F234318" w14:textId="77777777" w:rsidR="00631834" w:rsidRDefault="00631834" w:rsidP="00631834">
      <w:pPr>
        <w:rPr>
          <w:b/>
          <w:color w:val="000000" w:themeColor="text1"/>
        </w:rPr>
      </w:pPr>
    </w:p>
    <w:p w14:paraId="16D1D699" w14:textId="77777777" w:rsidR="00631834" w:rsidRDefault="00631834" w:rsidP="00631834">
      <w:pPr>
        <w:rPr>
          <w:b/>
          <w:color w:val="000000" w:themeColor="text1"/>
        </w:rPr>
      </w:pPr>
    </w:p>
    <w:p w14:paraId="0B226E1F" w14:textId="77777777" w:rsidR="00631834" w:rsidRDefault="00631834" w:rsidP="00631834">
      <w:pPr>
        <w:rPr>
          <w:b/>
          <w:color w:val="000000" w:themeColor="text1"/>
        </w:rPr>
      </w:pPr>
    </w:p>
    <w:p w14:paraId="42E75A20" w14:textId="27316DD0" w:rsidR="00F55914" w:rsidRDefault="00F55914">
      <w:pPr>
        <w:rPr>
          <w:b/>
          <w:color w:val="000000" w:themeColor="text1"/>
        </w:rPr>
      </w:pPr>
      <w:r>
        <w:rPr>
          <w:b/>
          <w:color w:val="000000" w:themeColor="text1"/>
        </w:rPr>
        <w:br w:type="page"/>
      </w:r>
    </w:p>
    <w:tbl>
      <w:tblPr>
        <w:tblStyle w:val="TableGrid"/>
        <w:tblW w:w="0" w:type="auto"/>
        <w:tblLook w:val="04A0" w:firstRow="1" w:lastRow="0" w:firstColumn="1" w:lastColumn="0" w:noHBand="0" w:noVBand="1"/>
      </w:tblPr>
      <w:tblGrid>
        <w:gridCol w:w="2082"/>
        <w:gridCol w:w="3725"/>
        <w:gridCol w:w="8143"/>
      </w:tblGrid>
      <w:tr w:rsidR="00F55914" w:rsidRPr="005F3C58" w14:paraId="05C32B36" w14:textId="77777777" w:rsidTr="0076134A">
        <w:tc>
          <w:tcPr>
            <w:tcW w:w="13950" w:type="dxa"/>
            <w:gridSpan w:val="3"/>
            <w:shd w:val="clear" w:color="auto" w:fill="E7E6E6" w:themeFill="background2"/>
            <w:vAlign w:val="center"/>
          </w:tcPr>
          <w:p w14:paraId="1919E75A" w14:textId="77777777" w:rsidR="00F55914" w:rsidRPr="005F3C58" w:rsidRDefault="00F55914" w:rsidP="0076134A">
            <w:pPr>
              <w:jc w:val="center"/>
              <w:rPr>
                <w:b/>
                <w:color w:val="000000" w:themeColor="text1"/>
                <w:sz w:val="22"/>
                <w:szCs w:val="22"/>
              </w:rPr>
            </w:pPr>
            <w:r w:rsidRPr="005F3C58">
              <w:rPr>
                <w:b/>
                <w:color w:val="000000" w:themeColor="text1"/>
                <w:sz w:val="22"/>
                <w:szCs w:val="22"/>
              </w:rPr>
              <w:lastRenderedPageBreak/>
              <w:t xml:space="preserve">Table </w:t>
            </w:r>
            <w:r>
              <w:rPr>
                <w:b/>
                <w:color w:val="000000" w:themeColor="text1"/>
                <w:sz w:val="22"/>
                <w:szCs w:val="22"/>
              </w:rPr>
              <w:t>2</w:t>
            </w:r>
            <w:r w:rsidRPr="005F3C58">
              <w:rPr>
                <w:b/>
                <w:color w:val="000000" w:themeColor="text1"/>
                <w:sz w:val="22"/>
                <w:szCs w:val="22"/>
              </w:rPr>
              <w:t>: Factors that may impact prognosis, outcomes, and the risk to benefit ratio of treatment, and should be considered when deciding on the duration of treatment, minimum number of likely effective drugs, and the selection of individual drugs in regimens for MDR-TB*</w:t>
            </w:r>
          </w:p>
          <w:p w14:paraId="11CD22F7" w14:textId="77777777" w:rsidR="00F55914" w:rsidRPr="005F3C58" w:rsidRDefault="00F55914" w:rsidP="0076134A">
            <w:pPr>
              <w:jc w:val="center"/>
              <w:rPr>
                <w:b/>
                <w:color w:val="000000" w:themeColor="text1"/>
                <w:sz w:val="22"/>
                <w:szCs w:val="22"/>
              </w:rPr>
            </w:pPr>
          </w:p>
        </w:tc>
      </w:tr>
      <w:tr w:rsidR="00F55914" w:rsidRPr="005F3C58" w14:paraId="05A59B03" w14:textId="77777777" w:rsidTr="0076134A">
        <w:tc>
          <w:tcPr>
            <w:tcW w:w="2082" w:type="dxa"/>
            <w:vAlign w:val="center"/>
          </w:tcPr>
          <w:p w14:paraId="2B5D630D" w14:textId="77777777" w:rsidR="00F55914" w:rsidRPr="005F3C58" w:rsidRDefault="00F55914" w:rsidP="0076134A">
            <w:pPr>
              <w:spacing w:line="276" w:lineRule="auto"/>
              <w:jc w:val="center"/>
              <w:rPr>
                <w:b/>
                <w:color w:val="000000" w:themeColor="text1"/>
                <w:sz w:val="22"/>
                <w:szCs w:val="22"/>
              </w:rPr>
            </w:pPr>
            <w:r w:rsidRPr="005F3C58">
              <w:rPr>
                <w:b/>
                <w:color w:val="000000" w:themeColor="text1"/>
                <w:sz w:val="22"/>
                <w:szCs w:val="22"/>
              </w:rPr>
              <w:t>Category</w:t>
            </w:r>
          </w:p>
        </w:tc>
        <w:tc>
          <w:tcPr>
            <w:tcW w:w="3725" w:type="dxa"/>
          </w:tcPr>
          <w:p w14:paraId="38ADB88C" w14:textId="77777777" w:rsidR="00F55914" w:rsidRPr="005F3C58" w:rsidRDefault="00F55914" w:rsidP="0076134A">
            <w:pPr>
              <w:pStyle w:val="ListParagraph"/>
              <w:spacing w:line="276" w:lineRule="auto"/>
              <w:ind w:left="360"/>
              <w:jc w:val="center"/>
              <w:rPr>
                <w:b/>
                <w:iCs/>
                <w:color w:val="000000" w:themeColor="text1"/>
                <w:sz w:val="22"/>
                <w:szCs w:val="22"/>
              </w:rPr>
            </w:pPr>
            <w:r w:rsidRPr="005F3C58">
              <w:rPr>
                <w:b/>
                <w:iCs/>
                <w:color w:val="000000" w:themeColor="text1"/>
                <w:sz w:val="22"/>
                <w:szCs w:val="22"/>
              </w:rPr>
              <w:t>Contributing factors</w:t>
            </w:r>
          </w:p>
        </w:tc>
        <w:tc>
          <w:tcPr>
            <w:tcW w:w="8143" w:type="dxa"/>
          </w:tcPr>
          <w:p w14:paraId="7B8DAFFE" w14:textId="77777777" w:rsidR="00F55914" w:rsidRPr="005F3C58" w:rsidRDefault="00F55914" w:rsidP="0076134A">
            <w:pPr>
              <w:spacing w:line="276" w:lineRule="auto"/>
              <w:jc w:val="center"/>
              <w:rPr>
                <w:b/>
                <w:iCs/>
                <w:color w:val="000000" w:themeColor="text1"/>
                <w:sz w:val="22"/>
                <w:szCs w:val="22"/>
              </w:rPr>
            </w:pPr>
            <w:r w:rsidRPr="005F3C58">
              <w:rPr>
                <w:b/>
                <w:iCs/>
                <w:color w:val="000000" w:themeColor="text1"/>
                <w:sz w:val="22"/>
                <w:szCs w:val="22"/>
              </w:rPr>
              <w:t>Comments</w:t>
            </w:r>
          </w:p>
        </w:tc>
      </w:tr>
      <w:tr w:rsidR="00F55914" w:rsidRPr="005F3C58" w14:paraId="4E0EF4E7" w14:textId="77777777" w:rsidTr="0076134A">
        <w:tc>
          <w:tcPr>
            <w:tcW w:w="2082" w:type="dxa"/>
            <w:shd w:val="clear" w:color="auto" w:fill="E7E6E6" w:themeFill="background2"/>
            <w:vAlign w:val="center"/>
          </w:tcPr>
          <w:p w14:paraId="3D387FC2" w14:textId="77777777" w:rsidR="00F55914" w:rsidRPr="005F3C58" w:rsidRDefault="00F55914" w:rsidP="0076134A">
            <w:pPr>
              <w:spacing w:after="120" w:line="276" w:lineRule="auto"/>
              <w:rPr>
                <w:b/>
                <w:color w:val="000000" w:themeColor="text1"/>
                <w:sz w:val="22"/>
                <w:szCs w:val="22"/>
              </w:rPr>
            </w:pPr>
            <w:r w:rsidRPr="005F3C58">
              <w:rPr>
                <w:b/>
                <w:color w:val="000000" w:themeColor="text1"/>
                <w:sz w:val="22"/>
                <w:szCs w:val="22"/>
              </w:rPr>
              <w:t>Mycobacterial factors</w:t>
            </w:r>
          </w:p>
        </w:tc>
        <w:tc>
          <w:tcPr>
            <w:tcW w:w="3725" w:type="dxa"/>
            <w:shd w:val="clear" w:color="auto" w:fill="E7E6E6" w:themeFill="background2"/>
          </w:tcPr>
          <w:p w14:paraId="3B89FBC3" w14:textId="77777777" w:rsidR="00F55914" w:rsidRPr="005F3C58" w:rsidRDefault="00F55914" w:rsidP="0076134A">
            <w:pPr>
              <w:pStyle w:val="ListParagraph"/>
              <w:numPr>
                <w:ilvl w:val="0"/>
                <w:numId w:val="2"/>
              </w:numPr>
              <w:spacing w:after="120" w:line="276" w:lineRule="auto"/>
              <w:rPr>
                <w:iCs/>
                <w:color w:val="000000" w:themeColor="text1"/>
                <w:sz w:val="22"/>
                <w:szCs w:val="22"/>
              </w:rPr>
            </w:pPr>
            <w:r w:rsidRPr="005F3C58">
              <w:rPr>
                <w:iCs/>
                <w:color w:val="000000" w:themeColor="text1"/>
                <w:sz w:val="22"/>
                <w:szCs w:val="22"/>
              </w:rPr>
              <w:t xml:space="preserve">Mycobacterial load </w:t>
            </w:r>
          </w:p>
          <w:p w14:paraId="378C29DA" w14:textId="77777777" w:rsidR="00F55914" w:rsidRPr="005F3C58" w:rsidRDefault="00F55914" w:rsidP="0076134A">
            <w:pPr>
              <w:pStyle w:val="ListParagraph"/>
              <w:numPr>
                <w:ilvl w:val="0"/>
                <w:numId w:val="2"/>
              </w:numPr>
              <w:spacing w:after="120" w:line="276" w:lineRule="auto"/>
              <w:rPr>
                <w:iCs/>
                <w:color w:val="000000" w:themeColor="text1"/>
                <w:sz w:val="22"/>
                <w:szCs w:val="22"/>
              </w:rPr>
            </w:pPr>
            <w:r w:rsidRPr="005F3C58">
              <w:rPr>
                <w:iCs/>
                <w:color w:val="000000" w:themeColor="text1"/>
                <w:sz w:val="22"/>
                <w:szCs w:val="22"/>
              </w:rPr>
              <w:t xml:space="preserve">Drug-specific resistance profile </w:t>
            </w:r>
          </w:p>
          <w:p w14:paraId="172E6B03" w14:textId="77777777" w:rsidR="00F55914" w:rsidRPr="005F3C58" w:rsidRDefault="00F55914" w:rsidP="0076134A">
            <w:pPr>
              <w:pStyle w:val="ListParagraph"/>
              <w:numPr>
                <w:ilvl w:val="0"/>
                <w:numId w:val="2"/>
              </w:numPr>
              <w:spacing w:after="120" w:line="276" w:lineRule="auto"/>
              <w:rPr>
                <w:iCs/>
                <w:color w:val="000000" w:themeColor="text1"/>
                <w:sz w:val="22"/>
                <w:szCs w:val="22"/>
              </w:rPr>
            </w:pPr>
            <w:r w:rsidRPr="005F3C58">
              <w:rPr>
                <w:iCs/>
                <w:color w:val="000000" w:themeColor="text1"/>
                <w:sz w:val="22"/>
                <w:szCs w:val="22"/>
              </w:rPr>
              <w:t xml:space="preserve">The number and relative efficacy of mycobactericidal and sterilising drugs </w:t>
            </w:r>
          </w:p>
          <w:p w14:paraId="6ACC0B42" w14:textId="77777777" w:rsidR="00F55914" w:rsidRPr="005F3C58" w:rsidRDefault="00F55914" w:rsidP="0076134A">
            <w:pPr>
              <w:pStyle w:val="ListParagraph"/>
              <w:numPr>
                <w:ilvl w:val="0"/>
                <w:numId w:val="2"/>
              </w:numPr>
              <w:spacing w:after="120" w:line="276" w:lineRule="auto"/>
              <w:rPr>
                <w:iCs/>
                <w:color w:val="000000" w:themeColor="text1"/>
                <w:sz w:val="22"/>
                <w:szCs w:val="22"/>
              </w:rPr>
            </w:pPr>
            <w:r w:rsidRPr="005F3C58">
              <w:rPr>
                <w:iCs/>
                <w:color w:val="000000" w:themeColor="text1"/>
                <w:sz w:val="22"/>
                <w:szCs w:val="22"/>
              </w:rPr>
              <w:t xml:space="preserve">Strain type </w:t>
            </w:r>
          </w:p>
          <w:p w14:paraId="30D8D385" w14:textId="77777777" w:rsidR="00F55914" w:rsidRPr="005F3C58" w:rsidRDefault="00F55914" w:rsidP="0076134A">
            <w:pPr>
              <w:pStyle w:val="ListParagraph"/>
              <w:spacing w:after="120" w:line="276" w:lineRule="auto"/>
              <w:ind w:left="360"/>
              <w:rPr>
                <w:iCs/>
                <w:color w:val="000000" w:themeColor="text1"/>
                <w:sz w:val="22"/>
                <w:szCs w:val="22"/>
              </w:rPr>
            </w:pPr>
          </w:p>
        </w:tc>
        <w:tc>
          <w:tcPr>
            <w:tcW w:w="8143" w:type="dxa"/>
            <w:shd w:val="clear" w:color="auto" w:fill="E7E6E6" w:themeFill="background2"/>
          </w:tcPr>
          <w:p w14:paraId="09376891" w14:textId="3858AE4A" w:rsidR="00F55914" w:rsidRPr="005F3C58" w:rsidRDefault="00F55914" w:rsidP="0076134A">
            <w:pPr>
              <w:pStyle w:val="ListParagraph"/>
              <w:numPr>
                <w:ilvl w:val="0"/>
                <w:numId w:val="2"/>
              </w:numPr>
              <w:spacing w:line="276" w:lineRule="auto"/>
              <w:rPr>
                <w:iCs/>
                <w:color w:val="000000" w:themeColor="text1"/>
                <w:sz w:val="22"/>
                <w:szCs w:val="22"/>
              </w:rPr>
            </w:pPr>
            <w:r w:rsidRPr="005F3C58">
              <w:rPr>
                <w:iCs/>
                <w:color w:val="000000" w:themeColor="text1"/>
                <w:sz w:val="22"/>
                <w:szCs w:val="22"/>
              </w:rPr>
              <w:t>Time to positivity (sputum culture), smear status, and Xpert Ultra Ct values may be used as a marker for mycobacterial load</w:t>
            </w:r>
            <w:r w:rsidRPr="005F3C58">
              <w:rPr>
                <w:iCs/>
                <w:color w:val="000000" w:themeColor="text1"/>
              </w:rPr>
              <w:fldChar w:fldCharType="begin">
                <w:fldData xml:space="preserve">PEVuZE5vdGU+PENpdGU+PEF1dGhvcj5TaGVuYWk8L0F1dGhvcj48WWVhcj4yMDE2PC9ZZWFyPjxS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TaGVuYWk8L0F1dGhvcj48WWVhcj4yMDE2PC9ZZWFyPjxS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5F3C58">
              <w:rPr>
                <w:iCs/>
                <w:color w:val="000000" w:themeColor="text1"/>
              </w:rPr>
            </w:r>
            <w:r w:rsidRPr="005F3C58">
              <w:rPr>
                <w:iCs/>
                <w:color w:val="000000" w:themeColor="text1"/>
              </w:rPr>
              <w:fldChar w:fldCharType="separate"/>
            </w:r>
            <w:r w:rsidR="00723591" w:rsidRPr="00723591">
              <w:rPr>
                <w:iCs/>
                <w:noProof/>
                <w:color w:val="000000" w:themeColor="text1"/>
                <w:vertAlign w:val="superscript"/>
              </w:rPr>
              <w:t>55</w:t>
            </w:r>
            <w:r w:rsidRPr="005F3C58">
              <w:rPr>
                <w:iCs/>
                <w:color w:val="000000" w:themeColor="text1"/>
              </w:rPr>
              <w:fldChar w:fldCharType="end"/>
            </w:r>
            <w:r w:rsidRPr="005F3C58">
              <w:rPr>
                <w:iCs/>
                <w:color w:val="000000" w:themeColor="text1"/>
                <w:sz w:val="22"/>
                <w:szCs w:val="22"/>
              </w:rPr>
              <w:t>.</w:t>
            </w:r>
          </w:p>
          <w:p w14:paraId="2DB32E96" w14:textId="77777777" w:rsidR="00F55914" w:rsidRPr="005F3C58" w:rsidRDefault="00F55914" w:rsidP="0076134A">
            <w:pPr>
              <w:pStyle w:val="ListParagraph"/>
              <w:spacing w:line="276" w:lineRule="auto"/>
              <w:ind w:left="360"/>
              <w:rPr>
                <w:iCs/>
                <w:color w:val="000000" w:themeColor="text1"/>
                <w:sz w:val="22"/>
                <w:szCs w:val="22"/>
              </w:rPr>
            </w:pPr>
          </w:p>
        </w:tc>
      </w:tr>
      <w:tr w:rsidR="00F55914" w:rsidRPr="005F3C58" w14:paraId="2BB07F60" w14:textId="77777777" w:rsidTr="0076134A">
        <w:tc>
          <w:tcPr>
            <w:tcW w:w="2082" w:type="dxa"/>
            <w:vAlign w:val="center"/>
          </w:tcPr>
          <w:p w14:paraId="2ED6158A" w14:textId="77777777" w:rsidR="00F55914" w:rsidRPr="005F3C58" w:rsidRDefault="00F55914" w:rsidP="0076134A">
            <w:pPr>
              <w:spacing w:line="276" w:lineRule="auto"/>
              <w:rPr>
                <w:b/>
                <w:color w:val="000000" w:themeColor="text1"/>
                <w:sz w:val="22"/>
                <w:szCs w:val="22"/>
              </w:rPr>
            </w:pPr>
            <w:r w:rsidRPr="005F3C58">
              <w:rPr>
                <w:b/>
                <w:color w:val="000000" w:themeColor="text1"/>
                <w:sz w:val="22"/>
                <w:szCs w:val="22"/>
              </w:rPr>
              <w:t>Host factors</w:t>
            </w:r>
          </w:p>
        </w:tc>
        <w:tc>
          <w:tcPr>
            <w:tcW w:w="3725" w:type="dxa"/>
          </w:tcPr>
          <w:p w14:paraId="66051DE1" w14:textId="77777777" w:rsidR="00F55914" w:rsidRPr="00404BE5" w:rsidRDefault="00F55914" w:rsidP="0076134A">
            <w:pPr>
              <w:shd w:val="clear" w:color="auto" w:fill="FFFFFF"/>
              <w:spacing w:line="360" w:lineRule="auto"/>
              <w:rPr>
                <w:iCs/>
                <w:color w:val="000000" w:themeColor="text1"/>
                <w:sz w:val="22"/>
                <w:szCs w:val="22"/>
              </w:rPr>
            </w:pPr>
          </w:p>
          <w:p w14:paraId="6D583D44" w14:textId="77777777" w:rsidR="00F55914" w:rsidRPr="00404BE5" w:rsidRDefault="00F55914" w:rsidP="0076134A">
            <w:pPr>
              <w:pStyle w:val="ListParagraph"/>
              <w:numPr>
                <w:ilvl w:val="0"/>
                <w:numId w:val="3"/>
              </w:numPr>
              <w:shd w:val="clear" w:color="auto" w:fill="FFFFFF"/>
              <w:spacing w:line="360" w:lineRule="auto"/>
              <w:rPr>
                <w:iCs/>
                <w:color w:val="000000" w:themeColor="text1"/>
                <w:sz w:val="22"/>
                <w:szCs w:val="22"/>
              </w:rPr>
            </w:pPr>
            <w:r w:rsidRPr="00404BE5">
              <w:rPr>
                <w:iCs/>
                <w:color w:val="000000" w:themeColor="text1"/>
                <w:sz w:val="22"/>
                <w:szCs w:val="22"/>
              </w:rPr>
              <w:t xml:space="preserve">HIV co-infection </w:t>
            </w:r>
          </w:p>
          <w:p w14:paraId="6D33558F" w14:textId="77777777" w:rsidR="00F55914" w:rsidRPr="00404BE5" w:rsidRDefault="00F55914" w:rsidP="0076134A">
            <w:pPr>
              <w:pStyle w:val="ListParagraph"/>
              <w:numPr>
                <w:ilvl w:val="0"/>
                <w:numId w:val="3"/>
              </w:numPr>
              <w:shd w:val="clear" w:color="auto" w:fill="FFFFFF"/>
              <w:spacing w:line="360" w:lineRule="auto"/>
              <w:rPr>
                <w:iCs/>
                <w:color w:val="000000" w:themeColor="text1"/>
                <w:sz w:val="22"/>
                <w:szCs w:val="22"/>
              </w:rPr>
            </w:pPr>
            <w:r w:rsidRPr="00404BE5">
              <w:rPr>
                <w:iCs/>
                <w:color w:val="000000" w:themeColor="text1"/>
                <w:sz w:val="22"/>
                <w:szCs w:val="22"/>
              </w:rPr>
              <w:t xml:space="preserve">Diabetes mellitus </w:t>
            </w:r>
          </w:p>
          <w:p w14:paraId="65663287" w14:textId="77777777" w:rsidR="00F55914" w:rsidRPr="00404BE5" w:rsidRDefault="00F55914" w:rsidP="0076134A">
            <w:pPr>
              <w:pStyle w:val="ListParagraph"/>
              <w:numPr>
                <w:ilvl w:val="0"/>
                <w:numId w:val="3"/>
              </w:numPr>
              <w:shd w:val="clear" w:color="auto" w:fill="FFFFFF"/>
              <w:spacing w:line="360" w:lineRule="auto"/>
              <w:rPr>
                <w:iCs/>
                <w:color w:val="000000" w:themeColor="text1"/>
                <w:sz w:val="22"/>
                <w:szCs w:val="22"/>
              </w:rPr>
            </w:pPr>
            <w:r w:rsidRPr="00404BE5">
              <w:rPr>
                <w:iCs/>
                <w:color w:val="000000" w:themeColor="text1"/>
                <w:sz w:val="22"/>
                <w:szCs w:val="22"/>
              </w:rPr>
              <w:t>Weight &lt; 50 kg or low BMI</w:t>
            </w:r>
          </w:p>
          <w:p w14:paraId="1CAD4E52" w14:textId="77777777" w:rsidR="00F55914" w:rsidRPr="00404BE5" w:rsidRDefault="00F55914" w:rsidP="0076134A">
            <w:pPr>
              <w:pStyle w:val="ListParagraph"/>
              <w:numPr>
                <w:ilvl w:val="0"/>
                <w:numId w:val="3"/>
              </w:numPr>
              <w:shd w:val="clear" w:color="auto" w:fill="FFFFFF"/>
              <w:spacing w:line="360" w:lineRule="auto"/>
              <w:rPr>
                <w:iCs/>
                <w:color w:val="000000" w:themeColor="text1"/>
                <w:sz w:val="22"/>
                <w:szCs w:val="22"/>
              </w:rPr>
            </w:pPr>
            <w:r w:rsidRPr="00404BE5">
              <w:rPr>
                <w:iCs/>
                <w:color w:val="000000" w:themeColor="text1"/>
                <w:sz w:val="22"/>
                <w:szCs w:val="22"/>
              </w:rPr>
              <w:t xml:space="preserve">Previous TB </w:t>
            </w:r>
          </w:p>
          <w:p w14:paraId="3FA25B22" w14:textId="77777777" w:rsidR="00F55914" w:rsidRPr="00404BE5" w:rsidRDefault="00F55914" w:rsidP="0076134A">
            <w:pPr>
              <w:pStyle w:val="ListParagraph"/>
              <w:numPr>
                <w:ilvl w:val="0"/>
                <w:numId w:val="3"/>
              </w:numPr>
              <w:shd w:val="clear" w:color="auto" w:fill="FFFFFF"/>
              <w:spacing w:line="360" w:lineRule="auto"/>
              <w:rPr>
                <w:rFonts w:eastAsia="Times New Roman"/>
                <w:color w:val="000000" w:themeColor="text1"/>
                <w:sz w:val="22"/>
                <w:szCs w:val="22"/>
                <w:lang w:val="en-ZA"/>
              </w:rPr>
            </w:pPr>
            <w:r w:rsidRPr="00404BE5">
              <w:rPr>
                <w:iCs/>
                <w:color w:val="000000" w:themeColor="text1"/>
                <w:sz w:val="22"/>
                <w:szCs w:val="22"/>
              </w:rPr>
              <w:t>Radiological disease burden/ extent</w:t>
            </w:r>
            <w:r>
              <w:rPr>
                <w:iCs/>
                <w:color w:val="000000" w:themeColor="text1"/>
                <w:sz w:val="22"/>
                <w:szCs w:val="22"/>
              </w:rPr>
              <w:t xml:space="preserve"> (including disseminated TB)</w:t>
            </w:r>
          </w:p>
          <w:p w14:paraId="528EFBCC" w14:textId="77777777" w:rsidR="00F55914" w:rsidRPr="00404BE5" w:rsidRDefault="00F55914" w:rsidP="0076134A">
            <w:pPr>
              <w:pStyle w:val="ListParagraph"/>
              <w:numPr>
                <w:ilvl w:val="0"/>
                <w:numId w:val="3"/>
              </w:numPr>
              <w:shd w:val="clear" w:color="auto" w:fill="FFFFFF"/>
              <w:spacing w:line="360" w:lineRule="auto"/>
              <w:rPr>
                <w:rFonts w:eastAsia="Times New Roman"/>
                <w:color w:val="000000" w:themeColor="text1"/>
                <w:sz w:val="22"/>
                <w:szCs w:val="22"/>
                <w:lang w:val="en-ZA"/>
              </w:rPr>
            </w:pPr>
            <w:r w:rsidRPr="00404BE5">
              <w:rPr>
                <w:iCs/>
                <w:color w:val="000000" w:themeColor="text1"/>
                <w:sz w:val="22"/>
                <w:szCs w:val="22"/>
              </w:rPr>
              <w:t>Genetic factors</w:t>
            </w:r>
          </w:p>
          <w:p w14:paraId="525E8FC9" w14:textId="77777777" w:rsidR="00F55914" w:rsidRPr="00404BE5" w:rsidRDefault="00F55914" w:rsidP="0076134A">
            <w:pPr>
              <w:pStyle w:val="ListParagraph"/>
              <w:numPr>
                <w:ilvl w:val="0"/>
                <w:numId w:val="3"/>
              </w:numPr>
              <w:shd w:val="clear" w:color="auto" w:fill="FFFFFF"/>
              <w:spacing w:line="360" w:lineRule="auto"/>
              <w:rPr>
                <w:rFonts w:eastAsia="Times New Roman"/>
                <w:color w:val="000000" w:themeColor="text1"/>
                <w:sz w:val="22"/>
                <w:szCs w:val="22"/>
                <w:lang w:val="en-ZA"/>
              </w:rPr>
            </w:pPr>
            <w:r w:rsidRPr="00404BE5">
              <w:rPr>
                <w:rFonts w:eastAsia="Times New Roman"/>
                <w:color w:val="000000" w:themeColor="text1"/>
                <w:sz w:val="22"/>
                <w:szCs w:val="22"/>
              </w:rPr>
              <w:t>Substance abuse</w:t>
            </w:r>
          </w:p>
          <w:p w14:paraId="10BEE139" w14:textId="77777777" w:rsidR="00F55914" w:rsidRPr="00404BE5" w:rsidRDefault="00F55914" w:rsidP="0076134A">
            <w:pPr>
              <w:pStyle w:val="ListParagraph"/>
              <w:shd w:val="clear" w:color="auto" w:fill="FFFFFF"/>
              <w:spacing w:line="360" w:lineRule="auto"/>
              <w:ind w:left="360"/>
              <w:rPr>
                <w:rFonts w:eastAsia="Times New Roman"/>
                <w:color w:val="000000" w:themeColor="text1"/>
                <w:sz w:val="22"/>
                <w:szCs w:val="22"/>
                <w:lang w:val="en-ZA"/>
              </w:rPr>
            </w:pPr>
          </w:p>
        </w:tc>
        <w:tc>
          <w:tcPr>
            <w:tcW w:w="8143" w:type="dxa"/>
          </w:tcPr>
          <w:p w14:paraId="05D2FAF6" w14:textId="580224BD" w:rsidR="00F55914" w:rsidRPr="00404BE5" w:rsidRDefault="00F55914" w:rsidP="0076134A">
            <w:pPr>
              <w:pStyle w:val="ListParagraph"/>
              <w:numPr>
                <w:ilvl w:val="0"/>
                <w:numId w:val="3"/>
              </w:numPr>
              <w:shd w:val="clear" w:color="auto" w:fill="FFFFFF"/>
              <w:spacing w:line="276" w:lineRule="auto"/>
              <w:rPr>
                <w:iCs/>
                <w:color w:val="000000" w:themeColor="text1"/>
                <w:sz w:val="22"/>
                <w:szCs w:val="22"/>
              </w:rPr>
            </w:pPr>
            <w:r w:rsidRPr="00404BE5">
              <w:rPr>
                <w:iCs/>
                <w:color w:val="000000" w:themeColor="text1"/>
                <w:sz w:val="22"/>
                <w:szCs w:val="22"/>
              </w:rPr>
              <w:t>Chest radiography (and sometimes CT or PET-CT</w:t>
            </w:r>
            <w:r w:rsidRPr="00404BE5">
              <w:rPr>
                <w:iCs/>
                <w:color w:val="000000" w:themeColor="text1"/>
              </w:rPr>
              <w:fldChar w:fldCharType="begin">
                <w:fldData xml:space="preserve">PEVuZE5vdGU+PENpdGU+PEF1dGhvcj5NYWxoZXJiZTwvQXV0aG9yPjxZZWFyPjIwMTY8L1llYXI+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NYWxoZXJiZTwvQXV0aG9yPjxZZWFyPjIwMTY8L1llYXI+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404BE5">
              <w:rPr>
                <w:iCs/>
                <w:color w:val="000000" w:themeColor="text1"/>
              </w:rPr>
            </w:r>
            <w:r w:rsidRPr="00404BE5">
              <w:rPr>
                <w:iCs/>
                <w:color w:val="000000" w:themeColor="text1"/>
              </w:rPr>
              <w:fldChar w:fldCharType="separate"/>
            </w:r>
            <w:r w:rsidR="00723591" w:rsidRPr="00723591">
              <w:rPr>
                <w:iCs/>
                <w:noProof/>
                <w:color w:val="000000" w:themeColor="text1"/>
                <w:vertAlign w:val="superscript"/>
              </w:rPr>
              <w:t>56</w:t>
            </w:r>
            <w:r w:rsidRPr="00404BE5">
              <w:rPr>
                <w:iCs/>
                <w:color w:val="000000" w:themeColor="text1"/>
              </w:rPr>
              <w:fldChar w:fldCharType="end"/>
            </w:r>
            <w:r w:rsidRPr="00404BE5">
              <w:rPr>
                <w:iCs/>
                <w:color w:val="000000" w:themeColor="text1"/>
                <w:sz w:val="22"/>
                <w:szCs w:val="22"/>
              </w:rPr>
              <w:t>) may be used to quantify disease burden (bilateral involvement, presence of cavitary disease, number and severity of zones affected</w:t>
            </w:r>
            <w:r w:rsidRPr="00404BE5">
              <w:rPr>
                <w:iCs/>
                <w:color w:val="000000" w:themeColor="text1"/>
              </w:rPr>
              <w:fldChar w:fldCharType="begin">
                <w:fldData xml:space="preserve">PEVuZE5vdGU+PENpdGU+PEF1dGhvcj5UZSBSaWVsZTwvQXV0aG9yPjxZZWFyPjIwMTk8L1llYXI+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=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UZSBSaWVsZTwvQXV0aG9yPjxZZWFyPjIwMTk8L1llYXI+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=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404BE5">
              <w:rPr>
                <w:iCs/>
                <w:color w:val="000000" w:themeColor="text1"/>
              </w:rPr>
            </w:r>
            <w:r w:rsidRPr="00404BE5">
              <w:rPr>
                <w:iCs/>
                <w:color w:val="000000" w:themeColor="text1"/>
              </w:rPr>
              <w:fldChar w:fldCharType="separate"/>
            </w:r>
            <w:r w:rsidR="00723591" w:rsidRPr="00723591">
              <w:rPr>
                <w:iCs/>
                <w:noProof/>
                <w:color w:val="000000" w:themeColor="text1"/>
                <w:vertAlign w:val="superscript"/>
              </w:rPr>
              <w:t>57,58</w:t>
            </w:r>
            <w:r w:rsidRPr="00404BE5">
              <w:rPr>
                <w:iCs/>
                <w:color w:val="000000" w:themeColor="text1"/>
              </w:rPr>
              <w:fldChar w:fldCharType="end"/>
            </w:r>
            <w:r w:rsidRPr="00404BE5">
              <w:rPr>
                <w:iCs/>
                <w:color w:val="000000" w:themeColor="text1"/>
                <w:sz w:val="22"/>
                <w:szCs w:val="22"/>
              </w:rPr>
              <w:t xml:space="preserve"> may be associated with worse outcome)</w:t>
            </w:r>
            <w:r w:rsidRPr="00404BE5">
              <w:rPr>
                <w:iCs/>
                <w:color w:val="000000" w:themeColor="text1"/>
              </w:rPr>
              <w:fldChar w:fldCharType="begin">
                <w:fldData xml:space="preserve">PEVuZE5vdGU+PENpdGU+PEF1dGhvcj5Sb21hbm93c2tpPC9BdXRob3I+PFllYXI+MjAxODwvWWVh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Sb21hbm93c2tpPC9BdXRob3I+PFllYXI+MjAxODwvWWVh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404BE5">
              <w:rPr>
                <w:iCs/>
                <w:color w:val="000000" w:themeColor="text1"/>
              </w:rPr>
            </w:r>
            <w:r w:rsidRPr="00404BE5">
              <w:rPr>
                <w:iCs/>
                <w:color w:val="000000" w:themeColor="text1"/>
              </w:rPr>
              <w:fldChar w:fldCharType="separate"/>
            </w:r>
            <w:r w:rsidR="00723591" w:rsidRPr="00723591">
              <w:rPr>
                <w:iCs/>
                <w:noProof/>
                <w:color w:val="000000" w:themeColor="text1"/>
                <w:vertAlign w:val="superscript"/>
              </w:rPr>
              <w:t>59</w:t>
            </w:r>
            <w:r w:rsidRPr="00404BE5">
              <w:rPr>
                <w:iCs/>
                <w:color w:val="000000" w:themeColor="text1"/>
              </w:rPr>
              <w:fldChar w:fldCharType="end"/>
            </w:r>
            <w:r w:rsidRPr="00404BE5">
              <w:rPr>
                <w:iCs/>
                <w:color w:val="000000" w:themeColor="text1"/>
                <w:sz w:val="22"/>
                <w:szCs w:val="22"/>
              </w:rPr>
              <w:t>.</w:t>
            </w:r>
          </w:p>
          <w:p w14:paraId="09F26C23" w14:textId="09BB374B" w:rsidR="00F55914" w:rsidRPr="00404BE5" w:rsidRDefault="00F55914" w:rsidP="0076134A">
            <w:pPr>
              <w:pStyle w:val="ListParagraph"/>
              <w:numPr>
                <w:ilvl w:val="0"/>
                <w:numId w:val="3"/>
              </w:numPr>
              <w:shd w:val="clear" w:color="auto" w:fill="FFFFFF"/>
              <w:spacing w:line="276" w:lineRule="auto"/>
              <w:rPr>
                <w:iCs/>
                <w:color w:val="000000" w:themeColor="text1"/>
                <w:sz w:val="22"/>
                <w:szCs w:val="22"/>
              </w:rPr>
            </w:pPr>
            <w:r w:rsidRPr="00404BE5">
              <w:rPr>
                <w:iCs/>
                <w:color w:val="000000" w:themeColor="text1"/>
                <w:sz w:val="22"/>
                <w:szCs w:val="22"/>
              </w:rPr>
              <w:t>There is poor penetration of drugs into thick walled cavities and sputum DST correlates poorly with samples that are obtained directly from the cavity</w:t>
            </w:r>
            <w:r w:rsidRPr="00404BE5">
              <w:rPr>
                <w:iCs/>
                <w:color w:val="000000" w:themeColor="text1"/>
              </w:rPr>
              <w:fldChar w:fldCharType="begin">
                <w:fldData xml:space="preserve">PEVuZE5vdGU+PENpdGU+PEF1dGhvcj5EaGVkYTwvQXV0aG9yPjxZZWFyPjIwMTg8L1llYXI+PFJl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EaGVkYTwvQXV0aG9yPjxZZWFyPjIwMTg8L1llYXI+PFJl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404BE5">
              <w:rPr>
                <w:iCs/>
                <w:color w:val="000000" w:themeColor="text1"/>
              </w:rPr>
            </w:r>
            <w:r w:rsidRPr="00404BE5">
              <w:rPr>
                <w:iCs/>
                <w:color w:val="000000" w:themeColor="text1"/>
              </w:rPr>
              <w:fldChar w:fldCharType="separate"/>
            </w:r>
            <w:r w:rsidR="00723591" w:rsidRPr="00723591">
              <w:rPr>
                <w:iCs/>
                <w:noProof/>
                <w:color w:val="000000" w:themeColor="text1"/>
                <w:vertAlign w:val="superscript"/>
              </w:rPr>
              <w:t>44</w:t>
            </w:r>
            <w:r w:rsidRPr="00404BE5">
              <w:rPr>
                <w:iCs/>
                <w:color w:val="000000" w:themeColor="text1"/>
              </w:rPr>
              <w:fldChar w:fldCharType="end"/>
            </w:r>
            <w:r w:rsidRPr="00404BE5">
              <w:rPr>
                <w:iCs/>
                <w:color w:val="000000" w:themeColor="text1"/>
                <w:sz w:val="22"/>
                <w:szCs w:val="22"/>
              </w:rPr>
              <w:t>.</w:t>
            </w:r>
          </w:p>
          <w:p w14:paraId="342B3A1B" w14:textId="471437DE" w:rsidR="00F55914" w:rsidRPr="00404BE5" w:rsidRDefault="00F55914" w:rsidP="0076134A">
            <w:pPr>
              <w:pStyle w:val="ListParagraph"/>
              <w:numPr>
                <w:ilvl w:val="0"/>
                <w:numId w:val="3"/>
              </w:numPr>
              <w:shd w:val="clear" w:color="auto" w:fill="FFFFFF"/>
              <w:spacing w:line="276" w:lineRule="auto"/>
              <w:rPr>
                <w:iCs/>
                <w:color w:val="000000" w:themeColor="text1"/>
                <w:sz w:val="22"/>
                <w:szCs w:val="22"/>
              </w:rPr>
            </w:pPr>
            <w:r w:rsidRPr="00404BE5">
              <w:rPr>
                <w:iCs/>
                <w:color w:val="000000" w:themeColor="text1"/>
                <w:sz w:val="22"/>
                <w:szCs w:val="22"/>
              </w:rPr>
              <w:t>HIV co-infection (especially in the context of unsuppressed viral load), diabetes mellitus (especially if uncontrolled) and weight &lt; 50kg are all associated with poor outcomes</w:t>
            </w:r>
            <w:r w:rsidRPr="00404BE5">
              <w:rPr>
                <w:iCs/>
                <w:color w:val="000000" w:themeColor="text1"/>
              </w:rPr>
              <w:fldChar w:fldCharType="begin">
                <w:fldData xml:space="preserve">PEVuZE5vdGU+PENpdGU+PEF1dGhvcj5LdXJiYXRvdmE8L0F1dGhvcj48WWVhcj4yMDEyPC9ZZWFy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zOTctNDAzPC9wYWdlcz48dm9sdW1lPjkyPC92b2x1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==
</w:fldData>
              </w:fldChar>
            </w:r>
            <w:r w:rsidR="00723591">
              <w:rPr>
                <w:iCs/>
                <w:color w:val="000000" w:themeColor="text1"/>
              </w:rPr>
              <w:instrText xml:space="preserve"> ADDIN EN.CITE </w:instrText>
            </w:r>
            <w:r w:rsidR="00723591">
              <w:rPr>
                <w:iCs/>
                <w:color w:val="000000" w:themeColor="text1"/>
              </w:rPr>
              <w:fldChar w:fldCharType="begin">
                <w:fldData xml:space="preserve">PEVuZE5vdGU+PENpdGU+PEF1dGhvcj5LdXJiYXRvdmE8L0F1dGhvcj48WWVhcj4yMDEyPC9ZZWFy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==
</w:fldData>
              </w:fldChar>
            </w:r>
            <w:r w:rsidR="00723591">
              <w:rPr>
                <w:iCs/>
                <w:color w:val="000000" w:themeColor="text1"/>
              </w:rPr>
              <w:instrText xml:space="preserve"> ADDIN EN.CITE.DATA </w:instrText>
            </w:r>
            <w:r w:rsidR="00723591">
              <w:rPr>
                <w:iCs/>
                <w:color w:val="000000" w:themeColor="text1"/>
              </w:rPr>
            </w:r>
            <w:r w:rsidR="00723591">
              <w:rPr>
                <w:iCs/>
                <w:color w:val="000000" w:themeColor="text1"/>
              </w:rPr>
              <w:fldChar w:fldCharType="end"/>
            </w:r>
            <w:r w:rsidRPr="00404BE5">
              <w:rPr>
                <w:iCs/>
                <w:color w:val="000000" w:themeColor="text1"/>
              </w:rPr>
            </w:r>
            <w:r w:rsidRPr="00404BE5">
              <w:rPr>
                <w:iCs/>
                <w:color w:val="000000" w:themeColor="text1"/>
              </w:rPr>
              <w:fldChar w:fldCharType="separate"/>
            </w:r>
            <w:r w:rsidR="00723591" w:rsidRPr="00723591">
              <w:rPr>
                <w:iCs/>
                <w:noProof/>
                <w:color w:val="000000" w:themeColor="text1"/>
                <w:vertAlign w:val="superscript"/>
              </w:rPr>
              <w:t>60</w:t>
            </w:r>
            <w:r w:rsidRPr="00404BE5">
              <w:rPr>
                <w:iCs/>
                <w:color w:val="000000" w:themeColor="text1"/>
              </w:rPr>
              <w:fldChar w:fldCharType="end"/>
            </w:r>
            <w:r w:rsidRPr="00404BE5">
              <w:rPr>
                <w:iCs/>
                <w:color w:val="000000" w:themeColor="text1"/>
                <w:sz w:val="22"/>
                <w:szCs w:val="22"/>
              </w:rPr>
              <w:t xml:space="preserve">. </w:t>
            </w:r>
          </w:p>
          <w:p w14:paraId="7960EAE8" w14:textId="77777777" w:rsidR="00F55914" w:rsidRPr="00404BE5" w:rsidRDefault="00F55914" w:rsidP="0076134A">
            <w:pPr>
              <w:pStyle w:val="ListParagraph"/>
              <w:numPr>
                <w:ilvl w:val="0"/>
                <w:numId w:val="3"/>
              </w:numPr>
              <w:shd w:val="clear" w:color="auto" w:fill="FFFFFF"/>
              <w:spacing w:line="276" w:lineRule="auto"/>
              <w:rPr>
                <w:iCs/>
                <w:color w:val="000000" w:themeColor="text1"/>
                <w:sz w:val="22"/>
                <w:szCs w:val="22"/>
              </w:rPr>
            </w:pPr>
            <w:r w:rsidRPr="00404BE5">
              <w:rPr>
                <w:iCs/>
                <w:color w:val="000000" w:themeColor="text1"/>
                <w:sz w:val="22"/>
                <w:szCs w:val="22"/>
              </w:rPr>
              <w:t xml:space="preserve">Genetics may impact a number of factors that determine PK profiles and ability to eradicate infection including absorption, metabolism, excretion, adaptive immunity, immunopathology etc.  </w:t>
            </w:r>
          </w:p>
          <w:p w14:paraId="1620C2F7" w14:textId="5192A114" w:rsidR="00F55914" w:rsidRPr="00404BE5" w:rsidRDefault="00F55914" w:rsidP="0076134A">
            <w:pPr>
              <w:pStyle w:val="ListParagraph"/>
              <w:numPr>
                <w:ilvl w:val="0"/>
                <w:numId w:val="3"/>
              </w:numPr>
              <w:shd w:val="clear" w:color="auto" w:fill="FFFFFF"/>
              <w:spacing w:line="276" w:lineRule="auto"/>
              <w:rPr>
                <w:iCs/>
                <w:color w:val="000000" w:themeColor="text1"/>
                <w:sz w:val="22"/>
                <w:szCs w:val="22"/>
              </w:rPr>
            </w:pPr>
            <w:r w:rsidRPr="00404BE5">
              <w:rPr>
                <w:iCs/>
                <w:color w:val="000000" w:themeColor="text1"/>
                <w:sz w:val="22"/>
                <w:szCs w:val="22"/>
              </w:rPr>
              <w:t>Substance abuse is associated with a poorer prognosis</w:t>
            </w:r>
            <w:r w:rsidRPr="00404BE5">
              <w:rPr>
                <w:iCs/>
                <w:color w:val="000000" w:themeColor="text1"/>
              </w:rPr>
              <w:fldChar w:fldCharType="begin"/>
            </w:r>
            <w:r w:rsidR="00723591">
              <w:rPr>
                <w:iCs/>
                <w:color w:val="000000" w:themeColor="text1"/>
              </w:rPr>
              <w:instrText xml:space="preserve"> ADDIN EN.CITE &lt;EndNote&gt;&lt;Cite&gt;&lt;Author&gt;WHO&lt;/Author&gt;&lt;Year&gt;2011&lt;/Year&gt;&lt;RecNum&gt;22&lt;/RecNum&gt;&lt;DisplayText&gt;&lt;style face="superscript"&gt;35&lt;/style&gt;&lt;/DisplayText&gt;&lt;record&gt;&lt;rec-number&gt;22&lt;/rec-number&gt;&lt;foreign-keys&gt;&lt;key app="EN" db-id="sxeprprst9pddce0ezovfteyp5ss9dtapd5a" timestamp="1549637937"&gt;22&lt;/key&gt;&lt;/foreign-keys&gt;&lt;ref-type name="Report"&gt;27&lt;/ref-type&gt;&lt;contributors&gt;&lt;authors&gt;&lt;author&gt;WHO&lt;/author&gt;&lt;/authors&gt;&lt;tertiary-authors&gt;&lt;author&gt;WHO Press&lt;/author&gt;&lt;/tertiary-authors&gt;&lt;/contributors&gt;&lt;titles&gt;&lt;title&gt;Rapid Implementation of the Xpert MTB/RIF diagnostic test: Technical and operational ‘How-to’ Practical considerations&lt;/title&gt;&lt;/titles&gt;&lt;dates&gt;&lt;year&gt;2011&lt;/year&gt;&lt;/dates&gt;&lt;pub-location&gt;Geneva, Switzerland&lt;/pub-location&gt;&lt;publisher&gt;World Health Organisation&lt;/publisher&gt;&lt;urls&gt;&lt;/urls&gt;&lt;/record&gt;&lt;/Cite&gt;&lt;Cite&gt;&lt;Author&gt;WHO&lt;/Author&gt;&lt;Year&gt;2011&lt;/Year&gt;&lt;RecNum&gt;22&lt;/RecNum&gt;&lt;record&gt;&lt;rec-number&gt;22&lt;/rec-number&gt;&lt;foreign-keys&gt;&lt;key app="EN" db-id="sxeprprst9pddce0ezovfteyp5ss9dtapd5a" timestamp="1549637937"&gt;22&lt;/key&gt;&lt;/foreign-keys&gt;&lt;ref-type name="Report"&gt;27&lt;/ref-type&gt;&lt;contributors&gt;&lt;authors&gt;&lt;author&gt;WHO&lt;/author&gt;&lt;/authors&gt;&lt;tertiary-authors&gt;&lt;author&gt;WHO Press&lt;/author&gt;&lt;/tertiary-authors&gt;&lt;/contributors&gt;&lt;titles&gt;&lt;title&gt;Rapid Implementation of the Xpert MTB/RIF diagnostic test: Technical and operational ‘How-to’ Practical considerations&lt;/title&gt;&lt;/titles&gt;&lt;dates&gt;&lt;year&gt;2011&lt;/year&gt;&lt;/dates&gt;&lt;pub-location&gt;Geneva, Switzerland&lt;/pub-location&gt;&lt;publisher&gt;World Health Organisation&lt;/publisher&gt;&lt;urls&gt;&lt;/urls&gt;&lt;/record&gt;&lt;/Cite&gt;&lt;/EndNote&gt;</w:instrText>
            </w:r>
            <w:r w:rsidRPr="00404BE5">
              <w:rPr>
                <w:iCs/>
                <w:color w:val="000000" w:themeColor="text1"/>
              </w:rPr>
              <w:fldChar w:fldCharType="separate"/>
            </w:r>
            <w:r w:rsidR="00723591" w:rsidRPr="00723591">
              <w:rPr>
                <w:iCs/>
                <w:noProof/>
                <w:color w:val="000000" w:themeColor="text1"/>
                <w:vertAlign w:val="superscript"/>
              </w:rPr>
              <w:t>35</w:t>
            </w:r>
            <w:r w:rsidRPr="00404BE5">
              <w:rPr>
                <w:iCs/>
                <w:color w:val="000000" w:themeColor="text1"/>
              </w:rPr>
              <w:fldChar w:fldCharType="end"/>
            </w:r>
            <w:r w:rsidRPr="00404BE5">
              <w:rPr>
                <w:iCs/>
                <w:color w:val="000000" w:themeColor="text1"/>
                <w:sz w:val="22"/>
                <w:szCs w:val="22"/>
              </w:rPr>
              <w:t xml:space="preserve"> </w:t>
            </w:r>
          </w:p>
          <w:p w14:paraId="01E43ACD" w14:textId="77777777" w:rsidR="00F55914" w:rsidRPr="00404BE5" w:rsidRDefault="00F55914" w:rsidP="0076134A">
            <w:pPr>
              <w:pStyle w:val="ListParagraph"/>
              <w:shd w:val="clear" w:color="auto" w:fill="FFFFFF"/>
              <w:spacing w:line="276" w:lineRule="auto"/>
              <w:ind w:left="360"/>
              <w:rPr>
                <w:iCs/>
                <w:color w:val="000000" w:themeColor="text1"/>
                <w:sz w:val="22"/>
                <w:szCs w:val="22"/>
              </w:rPr>
            </w:pPr>
          </w:p>
        </w:tc>
      </w:tr>
      <w:tr w:rsidR="00F55914" w:rsidRPr="005F3C58" w14:paraId="0FF5E5A4" w14:textId="77777777" w:rsidTr="0076134A">
        <w:trPr>
          <w:trHeight w:val="44"/>
        </w:trPr>
        <w:tc>
          <w:tcPr>
            <w:tcW w:w="2082" w:type="dxa"/>
            <w:shd w:val="clear" w:color="auto" w:fill="E7E6E6" w:themeFill="background2"/>
            <w:vAlign w:val="center"/>
          </w:tcPr>
          <w:p w14:paraId="2D13427F" w14:textId="77777777" w:rsidR="00F55914" w:rsidRPr="005F3C58" w:rsidRDefault="00F55914" w:rsidP="0076134A">
            <w:pPr>
              <w:spacing w:line="276" w:lineRule="auto"/>
              <w:rPr>
                <w:b/>
                <w:color w:val="000000" w:themeColor="text1"/>
                <w:sz w:val="22"/>
                <w:szCs w:val="22"/>
              </w:rPr>
            </w:pPr>
            <w:r w:rsidRPr="005F3C58">
              <w:rPr>
                <w:b/>
                <w:color w:val="000000" w:themeColor="text1"/>
                <w:sz w:val="22"/>
                <w:szCs w:val="22"/>
              </w:rPr>
              <w:t>Program-related factors</w:t>
            </w:r>
          </w:p>
        </w:tc>
        <w:tc>
          <w:tcPr>
            <w:tcW w:w="3725" w:type="dxa"/>
            <w:shd w:val="clear" w:color="auto" w:fill="E7E6E6" w:themeFill="background2"/>
          </w:tcPr>
          <w:p w14:paraId="56EACA97" w14:textId="77777777" w:rsidR="00F55914" w:rsidRPr="005F3C58" w:rsidRDefault="00F55914" w:rsidP="0076134A">
            <w:pPr>
              <w:rPr>
                <w:color w:val="000000" w:themeColor="text1"/>
                <w:sz w:val="22"/>
                <w:szCs w:val="22"/>
              </w:rPr>
            </w:pPr>
            <w:r w:rsidRPr="005F3C58">
              <w:rPr>
                <w:color w:val="000000" w:themeColor="text1"/>
                <w:sz w:val="22"/>
                <w:szCs w:val="22"/>
              </w:rPr>
              <w:t>•    Access to efficacious drugs**</w:t>
            </w:r>
          </w:p>
          <w:p w14:paraId="086AF580" w14:textId="77777777" w:rsidR="00F55914" w:rsidRPr="005F3C58" w:rsidRDefault="00F55914" w:rsidP="0076134A">
            <w:pPr>
              <w:rPr>
                <w:color w:val="000000" w:themeColor="text1"/>
                <w:sz w:val="22"/>
                <w:szCs w:val="22"/>
              </w:rPr>
            </w:pPr>
            <w:r w:rsidRPr="005F3C58">
              <w:rPr>
                <w:color w:val="000000" w:themeColor="text1"/>
                <w:sz w:val="22"/>
                <w:szCs w:val="22"/>
              </w:rPr>
              <w:t xml:space="preserve">•    Adherence-supporting measures </w:t>
            </w:r>
          </w:p>
          <w:p w14:paraId="0A58DF88" w14:textId="77777777" w:rsidR="00F55914" w:rsidRDefault="00F55914" w:rsidP="0076134A">
            <w:pPr>
              <w:rPr>
                <w:color w:val="000000" w:themeColor="text1"/>
                <w:sz w:val="22"/>
                <w:szCs w:val="22"/>
              </w:rPr>
            </w:pPr>
            <w:r w:rsidRPr="005F3C58">
              <w:rPr>
                <w:color w:val="000000" w:themeColor="text1"/>
                <w:sz w:val="22"/>
                <w:szCs w:val="22"/>
              </w:rPr>
              <w:t xml:space="preserve">•    Absolute pill burden (HIV and TB </w:t>
            </w:r>
          </w:p>
          <w:p w14:paraId="0E842872" w14:textId="77777777" w:rsidR="00F55914" w:rsidRPr="005F3C58" w:rsidRDefault="00F55914" w:rsidP="0076134A">
            <w:pPr>
              <w:rPr>
                <w:color w:val="000000" w:themeColor="text1"/>
                <w:sz w:val="22"/>
                <w:szCs w:val="22"/>
              </w:rPr>
            </w:pPr>
            <w:r>
              <w:rPr>
                <w:color w:val="000000" w:themeColor="text1"/>
                <w:sz w:val="22"/>
                <w:szCs w:val="22"/>
              </w:rPr>
              <w:t xml:space="preserve">     </w:t>
            </w:r>
            <w:r w:rsidRPr="005F3C58">
              <w:rPr>
                <w:color w:val="000000" w:themeColor="text1"/>
                <w:sz w:val="22"/>
                <w:szCs w:val="22"/>
              </w:rPr>
              <w:t>drugs)</w:t>
            </w:r>
          </w:p>
          <w:p w14:paraId="7F104E30" w14:textId="77777777" w:rsidR="00F55914" w:rsidRPr="005F3C58" w:rsidRDefault="00F55914" w:rsidP="0076134A">
            <w:pPr>
              <w:rPr>
                <w:color w:val="000000" w:themeColor="text1"/>
                <w:sz w:val="22"/>
                <w:szCs w:val="22"/>
              </w:rPr>
            </w:pPr>
            <w:r w:rsidRPr="005F3C58">
              <w:rPr>
                <w:color w:val="000000" w:themeColor="text1"/>
                <w:sz w:val="22"/>
                <w:szCs w:val="22"/>
              </w:rPr>
              <w:t>•    Adverse events and their detection and management</w:t>
            </w:r>
          </w:p>
          <w:p w14:paraId="2F949128" w14:textId="77777777" w:rsidR="00F55914" w:rsidRPr="005F3C58" w:rsidRDefault="00F55914" w:rsidP="0076134A">
            <w:pPr>
              <w:rPr>
                <w:color w:val="000000" w:themeColor="text1"/>
                <w:sz w:val="22"/>
                <w:szCs w:val="22"/>
              </w:rPr>
            </w:pPr>
            <w:r w:rsidRPr="005F3C58">
              <w:rPr>
                <w:color w:val="000000" w:themeColor="text1"/>
                <w:sz w:val="22"/>
                <w:szCs w:val="22"/>
              </w:rPr>
              <w:lastRenderedPageBreak/>
              <w:t>•    Social support: food security; access to shelter; access to gainful employment</w:t>
            </w:r>
          </w:p>
          <w:p w14:paraId="71917FF9" w14:textId="77777777" w:rsidR="00F55914" w:rsidRPr="005F3C58" w:rsidRDefault="00F55914" w:rsidP="0076134A">
            <w:pPr>
              <w:pStyle w:val="ListParagraph"/>
              <w:ind w:left="360"/>
              <w:rPr>
                <w:color w:val="000000" w:themeColor="text1"/>
                <w:sz w:val="22"/>
                <w:szCs w:val="22"/>
              </w:rPr>
            </w:pPr>
          </w:p>
        </w:tc>
        <w:tc>
          <w:tcPr>
            <w:tcW w:w="8143" w:type="dxa"/>
            <w:shd w:val="clear" w:color="auto" w:fill="E7E6E6" w:themeFill="background2"/>
          </w:tcPr>
          <w:p w14:paraId="75E7687E" w14:textId="4D41C321" w:rsidR="00F55914" w:rsidRPr="005F3C58" w:rsidRDefault="00F55914" w:rsidP="0076134A">
            <w:pPr>
              <w:pStyle w:val="ListParagraph"/>
              <w:numPr>
                <w:ilvl w:val="0"/>
                <w:numId w:val="4"/>
              </w:numPr>
              <w:rPr>
                <w:color w:val="000000" w:themeColor="text1"/>
                <w:sz w:val="22"/>
                <w:szCs w:val="22"/>
              </w:rPr>
            </w:pPr>
            <w:r w:rsidRPr="005F3C58">
              <w:rPr>
                <w:color w:val="000000" w:themeColor="text1"/>
                <w:sz w:val="22"/>
                <w:szCs w:val="22"/>
              </w:rPr>
              <w:lastRenderedPageBreak/>
              <w:t>Programmatic measures to support adherence, social support, and detection and management of adverse events may impact outcomes and prognosis</w:t>
            </w:r>
            <w:r w:rsidRPr="005F3C58">
              <w:rPr>
                <w:color w:val="000000" w:themeColor="text1"/>
              </w:rPr>
              <w:fldChar w:fldCharType="begin"/>
            </w:r>
            <w:r w:rsidR="00723591">
              <w:rPr>
                <w:color w:val="000000" w:themeColor="text1"/>
              </w:rPr>
              <w:instrText xml:space="preserve"> ADDIN EN.CITE &lt;EndNote&gt;&lt;Cite ExcludeAuth="1"&gt;&lt;Year&gt;2018&lt;/Year&gt;&lt;RecNum&gt;38&lt;/RecNum&gt;&lt;DisplayText&gt;&lt;style face="superscript"&gt;26,61&lt;/style&gt;&lt;/DisplayText&gt;&lt;record&gt;&lt;rec-number&gt;38&lt;/rec-number&gt;&lt;foreign-keys&gt;&lt;key app="EN" db-id="sxeprprst9pddce0ezovfteyp5ss9dtapd5a" timestamp="1549637937"&gt;38&lt;/key&gt;&lt;/foreign-keys&gt;&lt;ref-type name="Report"&gt;27&lt;/ref-type&gt;&lt;contributors&gt;&lt;/contributors&gt;&lt;titles&gt;&lt;title&gt;Global Tuberculosis Report&lt;/title&gt;&lt;/titles&gt;&lt;number&gt;ISBN 978-92-4-156564-6&lt;/number&gt;&lt;dates&gt;&lt;year&gt;2018&lt;/year&gt;&lt;pub-dates&gt;&lt;date&gt;2018&lt;/date&gt;&lt;/pub-dates&gt;&lt;/dates&gt;&lt;publisher&gt;World Health Organization&lt;/publisher&gt;&lt;isbn&gt;Licence: CC BY-NC-SA 3.0 IGO.&lt;/isbn&gt;&lt;urls&gt;&lt;related-urls&gt;&lt;url&gt;http://apps.who.int/iris/bitstream/handle/10665/274453/9789241565646-eng.pdf?ua=1&lt;/url&gt;&lt;/related-urls&gt;&lt;/urls&gt;&lt;/record&gt;&lt;/Cite&gt;&lt;Cite&gt;&lt;Author&gt;Organization&lt;/Author&gt;&lt;Year&gt;2017&lt;/Year&gt;&lt;RecNum&gt;86&lt;/RecNum&gt;&lt;record&gt;&lt;rec-number&gt;86&lt;/rec-number&gt;&lt;foreign-keys&gt;&lt;key app="EN" db-id="sxeprprst9pddce0ezovfteyp5ss9dtapd5a" timestamp="1551095420"&gt;86&lt;/key&gt;&lt;/foreign-keys&gt;&lt;ref-type name="Report"&gt;27&lt;/ref-type&gt;&lt;contributors&gt;&lt;authors&gt;&lt;author&gt;World Health Organization&lt;/author&gt;&lt;/authors&gt;&lt;/contributors&gt;&lt;titles&gt;&lt;title&gt;Guidelines for treatment of drug-susceptible tuberculosis and patient care, 2017 update. &lt;/title&gt;&lt;/titles&gt;&lt;number&gt;Licence: CC BY-NC-SA 3.0 IGO.&lt;/number&gt;&lt;dates&gt;&lt;year&gt;2017&lt;/year&gt;&lt;/dates&gt;&lt;pub-location&gt;Geneva&lt;/pub-location&gt;&lt;publisher&gt;World Health Organization&lt;/publisher&gt;&lt;urls&gt;&lt;/urls&gt;&lt;/record&gt;&lt;/Cite&gt;&lt;/EndNote&gt;</w:instrText>
            </w:r>
            <w:r w:rsidRPr="005F3C58">
              <w:rPr>
                <w:color w:val="000000" w:themeColor="text1"/>
              </w:rPr>
              <w:fldChar w:fldCharType="separate"/>
            </w:r>
            <w:r w:rsidR="00723591" w:rsidRPr="00723591">
              <w:rPr>
                <w:noProof/>
                <w:color w:val="000000" w:themeColor="text1"/>
                <w:vertAlign w:val="superscript"/>
              </w:rPr>
              <w:t>26,61</w:t>
            </w:r>
            <w:r w:rsidRPr="005F3C58">
              <w:rPr>
                <w:color w:val="000000" w:themeColor="text1"/>
              </w:rPr>
              <w:fldChar w:fldCharType="end"/>
            </w:r>
          </w:p>
          <w:p w14:paraId="49A09F7C" w14:textId="77777777" w:rsidR="00F55914" w:rsidRDefault="00F55914" w:rsidP="0076134A">
            <w:pPr>
              <w:rPr>
                <w:sz w:val="22"/>
                <w:szCs w:val="22"/>
              </w:rPr>
            </w:pPr>
            <w:r w:rsidRPr="005F3C58">
              <w:rPr>
                <w:color w:val="000000" w:themeColor="text1"/>
                <w:sz w:val="22"/>
                <w:szCs w:val="22"/>
              </w:rPr>
              <w:t xml:space="preserve">•   </w:t>
            </w:r>
            <w:r w:rsidRPr="005F3C58">
              <w:rPr>
                <w:sz w:val="22"/>
                <w:szCs w:val="22"/>
              </w:rPr>
              <w:t>Short-term costs, such as procuring medications, may be a major challenge</w:t>
            </w:r>
            <w:r>
              <w:rPr>
                <w:sz w:val="22"/>
                <w:szCs w:val="22"/>
              </w:rPr>
              <w:t xml:space="preserve"> </w:t>
            </w:r>
            <w:r w:rsidRPr="005F3C58">
              <w:rPr>
                <w:sz w:val="22"/>
                <w:szCs w:val="22"/>
              </w:rPr>
              <w:t xml:space="preserve">in some </w:t>
            </w:r>
            <w:r>
              <w:rPr>
                <w:sz w:val="22"/>
                <w:szCs w:val="22"/>
              </w:rPr>
              <w:t xml:space="preserve">   </w:t>
            </w:r>
          </w:p>
          <w:p w14:paraId="32133FAD" w14:textId="77777777" w:rsidR="00F55914" w:rsidRDefault="00F55914" w:rsidP="0076134A">
            <w:pPr>
              <w:rPr>
                <w:sz w:val="22"/>
                <w:szCs w:val="22"/>
              </w:rPr>
            </w:pPr>
            <w:r>
              <w:rPr>
                <w:sz w:val="22"/>
                <w:szCs w:val="22"/>
              </w:rPr>
              <w:t xml:space="preserve">     </w:t>
            </w:r>
            <w:r w:rsidRPr="005F3C58">
              <w:rPr>
                <w:sz w:val="22"/>
                <w:szCs w:val="22"/>
              </w:rPr>
              <w:t>settings</w:t>
            </w:r>
            <w:r>
              <w:rPr>
                <w:sz w:val="22"/>
                <w:szCs w:val="22"/>
              </w:rPr>
              <w:t>,</w:t>
            </w:r>
            <w:r w:rsidRPr="005F3C58">
              <w:rPr>
                <w:sz w:val="22"/>
                <w:szCs w:val="22"/>
              </w:rPr>
              <w:t xml:space="preserve"> but support should be provided to ensure all patients have access to </w:t>
            </w:r>
            <w:r>
              <w:rPr>
                <w:sz w:val="22"/>
                <w:szCs w:val="22"/>
              </w:rPr>
              <w:t xml:space="preserve">  </w:t>
            </w:r>
          </w:p>
          <w:p w14:paraId="277E8B58" w14:textId="77777777" w:rsidR="00F55914" w:rsidRDefault="00F55914" w:rsidP="0076134A">
            <w:pPr>
              <w:rPr>
                <w:sz w:val="22"/>
                <w:szCs w:val="22"/>
              </w:rPr>
            </w:pPr>
            <w:r>
              <w:rPr>
                <w:sz w:val="22"/>
                <w:szCs w:val="22"/>
              </w:rPr>
              <w:t xml:space="preserve">     </w:t>
            </w:r>
            <w:r w:rsidRPr="005F3C58">
              <w:rPr>
                <w:sz w:val="22"/>
                <w:szCs w:val="22"/>
              </w:rPr>
              <w:t xml:space="preserve">the best possible care, which may reduce long-term costs associated with poor </w:t>
            </w:r>
            <w:r>
              <w:rPr>
                <w:sz w:val="22"/>
                <w:szCs w:val="22"/>
              </w:rPr>
              <w:t xml:space="preserve">     </w:t>
            </w:r>
          </w:p>
          <w:p w14:paraId="3CB46AFD" w14:textId="77777777" w:rsidR="00F55914" w:rsidRPr="005F3C58" w:rsidRDefault="00F55914" w:rsidP="0076134A">
            <w:pPr>
              <w:rPr>
                <w:color w:val="000000" w:themeColor="text1"/>
                <w:sz w:val="22"/>
                <w:szCs w:val="22"/>
              </w:rPr>
            </w:pPr>
            <w:r>
              <w:rPr>
                <w:sz w:val="22"/>
                <w:szCs w:val="22"/>
              </w:rPr>
              <w:t xml:space="preserve">     </w:t>
            </w:r>
            <w:r w:rsidRPr="005F3C58">
              <w:rPr>
                <w:sz w:val="22"/>
                <w:szCs w:val="22"/>
              </w:rPr>
              <w:t>treatment outcomes</w:t>
            </w:r>
          </w:p>
          <w:p w14:paraId="70793257" w14:textId="77777777" w:rsidR="00F55914" w:rsidRPr="005F3C58" w:rsidRDefault="00F55914" w:rsidP="0076134A">
            <w:pPr>
              <w:rPr>
                <w:color w:val="000000" w:themeColor="text1"/>
                <w:sz w:val="22"/>
                <w:szCs w:val="22"/>
              </w:rPr>
            </w:pPr>
          </w:p>
          <w:p w14:paraId="748D29EA" w14:textId="77777777" w:rsidR="00F55914" w:rsidRPr="005F3C58" w:rsidRDefault="00F55914" w:rsidP="0076134A">
            <w:pPr>
              <w:rPr>
                <w:color w:val="000000" w:themeColor="text1"/>
                <w:sz w:val="22"/>
                <w:szCs w:val="22"/>
              </w:rPr>
            </w:pPr>
          </w:p>
          <w:p w14:paraId="668DEF04" w14:textId="77777777" w:rsidR="00F55914" w:rsidRPr="005F3C58" w:rsidRDefault="00F55914" w:rsidP="0076134A">
            <w:pPr>
              <w:rPr>
                <w:color w:val="000000" w:themeColor="text1"/>
                <w:sz w:val="22"/>
                <w:szCs w:val="22"/>
              </w:rPr>
            </w:pPr>
          </w:p>
          <w:p w14:paraId="6E1753C7" w14:textId="77777777" w:rsidR="00F55914" w:rsidRPr="005F3C58" w:rsidRDefault="00F55914" w:rsidP="0076134A">
            <w:pPr>
              <w:rPr>
                <w:iCs/>
                <w:color w:val="000000" w:themeColor="text1"/>
                <w:sz w:val="22"/>
                <w:szCs w:val="22"/>
              </w:rPr>
            </w:pPr>
          </w:p>
        </w:tc>
      </w:tr>
    </w:tbl>
    <w:p w14:paraId="2E4E9E41" w14:textId="77777777" w:rsidR="00631834" w:rsidRDefault="00631834" w:rsidP="00631834">
      <w:pPr>
        <w:rPr>
          <w:b/>
          <w:color w:val="000000" w:themeColor="text1"/>
        </w:rPr>
      </w:pPr>
    </w:p>
    <w:p w14:paraId="73A2B674" w14:textId="77777777" w:rsidR="00F55914" w:rsidRPr="00817A25" w:rsidRDefault="00F55914" w:rsidP="00F55914">
      <w:pPr>
        <w:shd w:val="clear" w:color="auto" w:fill="FFFFFF"/>
        <w:spacing w:line="276" w:lineRule="auto"/>
        <w:rPr>
          <w:rFonts w:cstheme="minorHAnsi"/>
          <w:iCs/>
          <w:color w:val="000000" w:themeColor="text1"/>
        </w:rPr>
      </w:pPr>
      <w:r w:rsidRPr="00817A25">
        <w:rPr>
          <w:rFonts w:cstheme="minorHAnsi"/>
          <w:iCs/>
          <w:color w:val="000000" w:themeColor="text1"/>
        </w:rPr>
        <w:t>*More aggressive treatment with 5 likely effective drugs and prolonged duration of treatment (of the regimen or individual drugs) may be justifiable in patients with one or more of these risk factors or descriptors</w:t>
      </w:r>
      <w:r>
        <w:rPr>
          <w:rFonts w:cstheme="minorHAnsi"/>
          <w:iCs/>
          <w:color w:val="000000" w:themeColor="text1"/>
        </w:rPr>
        <w:t xml:space="preserve"> (the same would apply to drug-sensitive TB).</w:t>
      </w:r>
    </w:p>
    <w:p w14:paraId="443E7867" w14:textId="77777777" w:rsidR="00F55914" w:rsidRPr="00817A25" w:rsidRDefault="00F55914" w:rsidP="00F55914">
      <w:pPr>
        <w:rPr>
          <w:rFonts w:cstheme="minorHAnsi"/>
          <w:color w:val="000000" w:themeColor="text1"/>
        </w:rPr>
      </w:pPr>
      <w:r w:rsidRPr="00817A25">
        <w:rPr>
          <w:rFonts w:cstheme="minorHAnsi"/>
          <w:color w:val="000000" w:themeColor="text1"/>
        </w:rPr>
        <w:t xml:space="preserve">**Programmes </w:t>
      </w:r>
      <w:r>
        <w:rPr>
          <w:rFonts w:cstheme="minorHAnsi"/>
          <w:color w:val="000000" w:themeColor="text1"/>
        </w:rPr>
        <w:t>must</w:t>
      </w:r>
      <w:r w:rsidRPr="00817A25">
        <w:rPr>
          <w:rFonts w:cstheme="minorHAnsi"/>
          <w:color w:val="000000" w:themeColor="text1"/>
        </w:rPr>
        <w:t xml:space="preserve"> have access to newer group A and C drugs </w:t>
      </w:r>
      <w:r>
        <w:rPr>
          <w:rFonts w:cstheme="minorHAnsi"/>
          <w:color w:val="000000" w:themeColor="text1"/>
        </w:rPr>
        <w:t>and use them according to the new guidelines. Where unavailable there should be a clear pathway to obtaining them.</w:t>
      </w:r>
    </w:p>
    <w:p w14:paraId="2B9DCF6D" w14:textId="77777777" w:rsidR="00F55914" w:rsidRDefault="00F55914" w:rsidP="00F55914">
      <w:pPr>
        <w:rPr>
          <w:b/>
          <w:color w:val="000000" w:themeColor="text1"/>
        </w:rPr>
      </w:pPr>
      <w:r w:rsidRPr="00C91773">
        <w:rPr>
          <w:color w:val="000000" w:themeColor="text1"/>
        </w:rPr>
        <w:t>Legend: HIV: Human immunodeficiency virus; ct: cycles threshold; CT: computed tomography; PET-CT: positron emission tomography – computed tomography</w:t>
      </w:r>
      <w:r>
        <w:rPr>
          <w:color w:val="000000" w:themeColor="text1"/>
        </w:rPr>
        <w:t>.</w:t>
      </w:r>
    </w:p>
    <w:p w14:paraId="602B516D" w14:textId="77777777" w:rsidR="00F55914" w:rsidRDefault="00F55914" w:rsidP="00F55914">
      <w:pPr>
        <w:rPr>
          <w:b/>
          <w:color w:val="000000" w:themeColor="text1"/>
        </w:rPr>
      </w:pPr>
      <w:r w:rsidRPr="00AC310A">
        <w:rPr>
          <w:iCs/>
          <w:color w:val="000000" w:themeColor="text1"/>
        </w:rPr>
        <w:t>DST</w:t>
      </w:r>
      <w:r>
        <w:rPr>
          <w:iCs/>
          <w:color w:val="000000" w:themeColor="text1"/>
        </w:rPr>
        <w:t>= drug susceptibility testing.</w:t>
      </w:r>
    </w:p>
    <w:p w14:paraId="2E204630" w14:textId="77777777" w:rsidR="00F55914" w:rsidRDefault="00F55914" w:rsidP="00631834">
      <w:pPr>
        <w:rPr>
          <w:b/>
          <w:color w:val="000000" w:themeColor="text1"/>
        </w:rPr>
      </w:pPr>
    </w:p>
    <w:p w14:paraId="407966AD" w14:textId="77777777" w:rsidR="00631834" w:rsidRDefault="00631834" w:rsidP="00631834">
      <w:pPr>
        <w:rPr>
          <w:b/>
          <w:color w:val="000000" w:themeColor="text1"/>
        </w:rPr>
      </w:pPr>
    </w:p>
    <w:p w14:paraId="0C64C7A7" w14:textId="77777777" w:rsidR="00631834" w:rsidRDefault="00631834" w:rsidP="00631834">
      <w:pPr>
        <w:rPr>
          <w:b/>
          <w:color w:val="000000" w:themeColor="text1"/>
        </w:rPr>
      </w:pPr>
    </w:p>
    <w:p w14:paraId="114C0C1D" w14:textId="77777777" w:rsidR="005A6AD2" w:rsidRDefault="005A6AD2" w:rsidP="008602F3">
      <w:pPr>
        <w:rPr>
          <w:vertAlign w:val="superscript"/>
        </w:rPr>
      </w:pPr>
    </w:p>
    <w:p w14:paraId="2D798216" w14:textId="77777777" w:rsidR="005A6AD2" w:rsidRDefault="005A6AD2" w:rsidP="008602F3">
      <w:pPr>
        <w:rPr>
          <w:vertAlign w:val="superscript"/>
        </w:rPr>
      </w:pPr>
    </w:p>
    <w:p w14:paraId="29805FC2" w14:textId="77777777" w:rsidR="005A6AD2" w:rsidRDefault="005A6AD2" w:rsidP="008602F3">
      <w:pPr>
        <w:rPr>
          <w:vertAlign w:val="superscript"/>
        </w:rPr>
      </w:pPr>
    </w:p>
    <w:p w14:paraId="3CE6602E" w14:textId="77777777" w:rsidR="005A6AD2" w:rsidRDefault="005A6AD2" w:rsidP="008602F3">
      <w:pPr>
        <w:rPr>
          <w:vertAlign w:val="superscript"/>
        </w:rPr>
      </w:pPr>
    </w:p>
    <w:p w14:paraId="6D04A238" w14:textId="77777777" w:rsidR="005A6AD2" w:rsidRDefault="005A6AD2" w:rsidP="008602F3">
      <w:pPr>
        <w:rPr>
          <w:vertAlign w:val="superscript"/>
        </w:rPr>
      </w:pPr>
    </w:p>
    <w:p w14:paraId="65D0328E" w14:textId="77777777" w:rsidR="00631834" w:rsidRDefault="00631834" w:rsidP="00631834">
      <w:pPr>
        <w:rPr>
          <w:b/>
          <w:color w:val="000000" w:themeColor="text1"/>
        </w:rPr>
      </w:pPr>
    </w:p>
    <w:p w14:paraId="7F30674B" w14:textId="77777777" w:rsidR="00631834" w:rsidRDefault="00631834" w:rsidP="00631834">
      <w:pPr>
        <w:rPr>
          <w:b/>
          <w:color w:val="000000" w:themeColor="text1"/>
        </w:rPr>
      </w:pPr>
    </w:p>
    <w:p w14:paraId="7EF7B628" w14:textId="77777777" w:rsidR="00631834" w:rsidRDefault="00631834" w:rsidP="00631834">
      <w:pPr>
        <w:rPr>
          <w:b/>
          <w:color w:val="000000" w:themeColor="text1"/>
        </w:rPr>
      </w:pPr>
    </w:p>
    <w:p w14:paraId="00141DF0" w14:textId="77777777" w:rsidR="00631834" w:rsidRDefault="00631834" w:rsidP="00631834">
      <w:pPr>
        <w:rPr>
          <w:b/>
          <w:color w:val="000000" w:themeColor="text1"/>
        </w:rPr>
      </w:pPr>
    </w:p>
    <w:p w14:paraId="1ECD27FA" w14:textId="77777777" w:rsidR="00631834" w:rsidRPr="00B30ADD" w:rsidRDefault="00631834" w:rsidP="00631834">
      <w:pPr>
        <w:rPr>
          <w:b/>
          <w:color w:val="000000" w:themeColor="text1"/>
        </w:rPr>
      </w:pPr>
    </w:p>
    <w:p w14:paraId="3F83669B" w14:textId="77777777" w:rsidR="00631834" w:rsidRDefault="00631834" w:rsidP="00631834">
      <w:pPr>
        <w:rPr>
          <w:b/>
          <w:color w:val="000000" w:themeColor="text1"/>
        </w:rPr>
      </w:pPr>
    </w:p>
    <w:p w14:paraId="2F04260C" w14:textId="77777777" w:rsidR="00631834" w:rsidRDefault="00631834" w:rsidP="00631834">
      <w:pPr>
        <w:rPr>
          <w:b/>
          <w:color w:val="000000" w:themeColor="text1"/>
        </w:rPr>
      </w:pPr>
    </w:p>
    <w:p w14:paraId="4D3456C0" w14:textId="77777777" w:rsidR="00631834" w:rsidRDefault="00631834" w:rsidP="00631834">
      <w:pPr>
        <w:rPr>
          <w:b/>
          <w:color w:val="000000" w:themeColor="text1"/>
        </w:rPr>
      </w:pPr>
    </w:p>
    <w:p w14:paraId="6BF0ED06" w14:textId="77777777" w:rsidR="00631834" w:rsidRDefault="00631834" w:rsidP="00631834">
      <w:pPr>
        <w:rPr>
          <w:b/>
          <w:color w:val="000000" w:themeColor="text1"/>
        </w:rPr>
      </w:pPr>
    </w:p>
    <w:p w14:paraId="14C1E0E4" w14:textId="77777777" w:rsidR="00631834" w:rsidRDefault="00631834" w:rsidP="00631834">
      <w:pPr>
        <w:rPr>
          <w:b/>
          <w:color w:val="000000" w:themeColor="text1"/>
        </w:rPr>
      </w:pPr>
    </w:p>
    <w:p w14:paraId="6CDD38E8" w14:textId="77777777" w:rsidR="00631834" w:rsidRDefault="00631834" w:rsidP="00631834">
      <w:pPr>
        <w:rPr>
          <w:b/>
          <w:color w:val="000000" w:themeColor="text1"/>
        </w:rPr>
      </w:pPr>
    </w:p>
    <w:p w14:paraId="7DDD1151" w14:textId="77777777" w:rsidR="00631834" w:rsidRDefault="00631834" w:rsidP="00631834">
      <w:pPr>
        <w:rPr>
          <w:b/>
          <w:color w:val="000000" w:themeColor="text1"/>
        </w:rPr>
      </w:pPr>
    </w:p>
    <w:p w14:paraId="24EE4624" w14:textId="77777777" w:rsidR="00631834" w:rsidRDefault="00631834" w:rsidP="00631834">
      <w:pPr>
        <w:rPr>
          <w:b/>
          <w:color w:val="000000" w:themeColor="text1"/>
        </w:rPr>
      </w:pPr>
    </w:p>
    <w:p w14:paraId="64059457" w14:textId="77777777" w:rsidR="00631834" w:rsidRDefault="00631834" w:rsidP="00631834">
      <w:pPr>
        <w:rPr>
          <w:b/>
          <w:color w:val="000000" w:themeColor="text1"/>
        </w:rPr>
      </w:pPr>
    </w:p>
    <w:p w14:paraId="4518AF76" w14:textId="77777777" w:rsidR="00631834" w:rsidRDefault="00631834" w:rsidP="00631834">
      <w:pPr>
        <w:rPr>
          <w:b/>
          <w:color w:val="000000" w:themeColor="text1"/>
        </w:rPr>
      </w:pPr>
    </w:p>
    <w:p w14:paraId="5F10243F" w14:textId="77777777" w:rsidR="00631834" w:rsidRDefault="00631834" w:rsidP="00631834">
      <w:pPr>
        <w:rPr>
          <w:b/>
          <w:color w:val="000000" w:themeColor="text1"/>
        </w:rPr>
      </w:pPr>
    </w:p>
    <w:p w14:paraId="094B71B0" w14:textId="77777777" w:rsidR="00631834" w:rsidRDefault="00631834" w:rsidP="00631834">
      <w:pPr>
        <w:rPr>
          <w:b/>
          <w:color w:val="000000" w:themeColor="text1"/>
        </w:rPr>
      </w:pPr>
    </w:p>
    <w:p w14:paraId="2E551686" w14:textId="77777777" w:rsidR="00631834" w:rsidRDefault="00631834" w:rsidP="00631834">
      <w:pPr>
        <w:rPr>
          <w:b/>
          <w:color w:val="000000" w:themeColor="text1"/>
        </w:rPr>
      </w:pPr>
    </w:p>
    <w:p w14:paraId="114DE541" w14:textId="77777777" w:rsidR="00631834" w:rsidRDefault="00631834" w:rsidP="00631834">
      <w:pPr>
        <w:rPr>
          <w:b/>
          <w:color w:val="000000" w:themeColor="text1"/>
        </w:rPr>
      </w:pPr>
    </w:p>
    <w:p w14:paraId="7460A888" w14:textId="77777777" w:rsidR="00631834" w:rsidRDefault="00631834" w:rsidP="00631834">
      <w:pPr>
        <w:rPr>
          <w:b/>
          <w:color w:val="000000" w:themeColor="text1"/>
        </w:rPr>
      </w:pPr>
    </w:p>
    <w:p w14:paraId="3B2E52E8" w14:textId="77777777" w:rsidR="00631834" w:rsidRDefault="00631834" w:rsidP="00631834">
      <w:pPr>
        <w:rPr>
          <w:b/>
          <w:color w:val="000000" w:themeColor="text1"/>
        </w:rPr>
      </w:pPr>
    </w:p>
    <w:p w14:paraId="7B2F5E87" w14:textId="77777777" w:rsidR="00631834" w:rsidRDefault="00631834" w:rsidP="00631834">
      <w:pPr>
        <w:rPr>
          <w:b/>
          <w:color w:val="000000" w:themeColor="text1"/>
        </w:rPr>
      </w:pPr>
    </w:p>
    <w:p w14:paraId="634A4F7C" w14:textId="77777777" w:rsidR="00631834" w:rsidRPr="005F3C58" w:rsidRDefault="00631834" w:rsidP="00631834">
      <w:r w:rsidRPr="005F3C58">
        <w:rPr>
          <w:b/>
          <w:color w:val="000000" w:themeColor="text1"/>
        </w:rPr>
        <w:t>Textbox 1.</w:t>
      </w:r>
      <w:r w:rsidRPr="005F3C58">
        <w:rPr>
          <w:b/>
          <w:color w:val="FF0000"/>
        </w:rPr>
        <w:t xml:space="preserve"> </w:t>
      </w:r>
      <w:r w:rsidRPr="005F3C58">
        <w:t>Recommended principles to be used when designing a regimen for the medical management of MDR-TB and resistance beyond MDR-TB including in those with pulmonary TB, extra-pulmonary TB, and in children</w:t>
      </w:r>
      <w:r w:rsidRPr="005F3C58">
        <w:rPr>
          <w:vertAlign w:val="superscript"/>
        </w:rPr>
        <w:t>$</w:t>
      </w:r>
      <w:r w:rsidRPr="005F3C58">
        <w:t xml:space="preserve">  </w:t>
      </w:r>
    </w:p>
    <w:p w14:paraId="34D83E5C" w14:textId="77777777" w:rsidR="00631834" w:rsidRPr="005F3C58" w:rsidRDefault="00631834" w:rsidP="00631834">
      <w:pPr>
        <w:pBdr>
          <w:top w:val="single" w:sz="4" w:space="1" w:color="auto"/>
        </w:pBdr>
        <w:rPr>
          <w:b/>
        </w:rPr>
      </w:pPr>
    </w:p>
    <w:p w14:paraId="66DD21FE" w14:textId="77777777" w:rsidR="00631834" w:rsidRPr="005F3C58" w:rsidRDefault="00631834" w:rsidP="00631834">
      <w:pPr>
        <w:outlineLvl w:val="0"/>
        <w:rPr>
          <w:u w:val="single"/>
        </w:rPr>
      </w:pPr>
    </w:p>
    <w:p w14:paraId="4C6DED8E" w14:textId="1A614C15" w:rsidR="00631834" w:rsidRPr="005F3C58" w:rsidRDefault="00631834" w:rsidP="00631834">
      <w:pPr>
        <w:numPr>
          <w:ilvl w:val="0"/>
          <w:numId w:val="1"/>
        </w:numPr>
        <w:ind w:left="284" w:hanging="284"/>
        <w:rPr>
          <w:b/>
        </w:rPr>
      </w:pPr>
      <w:r w:rsidRPr="005F3C58">
        <w:rPr>
          <w:b/>
        </w:rPr>
        <w:t>ROUTE OF ADMINISTRATION: Use an all</w:t>
      </w:r>
      <w:r w:rsidR="00FD3184">
        <w:rPr>
          <w:b/>
        </w:rPr>
        <w:t>-</w:t>
      </w:r>
      <w:r w:rsidRPr="005F3C58">
        <w:rPr>
          <w:b/>
        </w:rPr>
        <w:t xml:space="preserve">oral regimen (*see note below on WHO-recommended Bangladesh-like shorter course regimen). </w:t>
      </w:r>
    </w:p>
    <w:p w14:paraId="303F4A16" w14:textId="463373B8" w:rsidR="00631834" w:rsidRPr="005F3C58" w:rsidRDefault="00631834" w:rsidP="00631834">
      <w:pPr>
        <w:numPr>
          <w:ilvl w:val="0"/>
          <w:numId w:val="1"/>
        </w:numPr>
        <w:ind w:left="284" w:hanging="284"/>
      </w:pPr>
      <w:r w:rsidRPr="005F3C58">
        <w:rPr>
          <w:b/>
        </w:rPr>
        <w:t>NUMBER OF DRUGS:</w:t>
      </w:r>
      <w:r w:rsidRPr="005F3C58">
        <w:t xml:space="preserve"> Ideally </w:t>
      </w:r>
      <w:r w:rsidRPr="005F3C58">
        <w:rPr>
          <w:b/>
        </w:rPr>
        <w:t>use five drugs (minimum 4) to which the strain has proven or likely susceptibility</w:t>
      </w:r>
      <w:r w:rsidRPr="005F3C58">
        <w:t xml:space="preserve"> (drugs previously taken for </w:t>
      </w:r>
      <w:r w:rsidRPr="005F3C58">
        <w:rPr>
          <w:u w:val="single"/>
        </w:rPr>
        <w:t>&gt;</w:t>
      </w:r>
      <w:r w:rsidRPr="005F3C58">
        <w:t xml:space="preserve"> 1 month are generally avoided; use at least 3 [preferably 4] likely effective drugs in the continuation phase</w:t>
      </w:r>
      <w:r w:rsidRPr="005F3C58">
        <w:rPr>
          <w:vertAlign w:val="superscript"/>
        </w:rPr>
        <w:t>#</w:t>
      </w:r>
      <w:r w:rsidRPr="005F3C58">
        <w:t xml:space="preserve"> </w:t>
      </w:r>
      <w:r w:rsidR="00853976" w:rsidRPr="005F3C58">
        <w:fldChar w:fldCharType="begin"/>
      </w:r>
      <w:r w:rsidR="00723591">
        <w:instrText xml:space="preserve"> ADDIN EN.CITE &lt;EndNote&gt;&lt;Cite&gt;&lt;Author&gt;WHO&lt;/Author&gt;&lt;Year&gt;2011&lt;/Year&gt;&lt;RecNum&gt;41&lt;/RecNum&gt;&lt;DisplayText&gt;&lt;style face="superscript"&gt;62&lt;/style&gt;&lt;/DisplayText&gt;&lt;record&gt;&lt;rec-number&gt;41&lt;/rec-number&gt;&lt;foreign-keys&gt;&lt;key app="EN" db-id="sxeprprst9pddce0ezovfteyp5ss9dtapd5a" timestamp="1549637937"&gt;41&lt;/key&gt;&lt;/foreign-keys&gt;&lt;ref-type name="Report"&gt;27&lt;/ref-type&gt;&lt;contributors&gt;&lt;authors&gt;&lt;author&gt;WHO&lt;/author&gt;&lt;/authors&gt;&lt;/contributors&gt;&lt;titles&gt;&lt;title&gt;WHO updated references on management of drug-resistant tuberculosis: guidelines for the programmatic management of drug-resistant tuberculosis—2011 update. Geneva: World Health Organization&lt;/title&gt;&lt;/titles&gt;&lt;dates&gt;&lt;year&gt;2011&lt;/year&gt;&lt;/dates&gt;&lt;urls&gt;&lt;/urls&gt;&lt;/record&gt;&lt;/Cite&gt;&lt;/EndNote&gt;</w:instrText>
      </w:r>
      <w:r w:rsidR="00853976" w:rsidRPr="005F3C58">
        <w:fldChar w:fldCharType="separate"/>
      </w:r>
      <w:r w:rsidR="00723591" w:rsidRPr="00723591">
        <w:rPr>
          <w:noProof/>
          <w:vertAlign w:val="superscript"/>
        </w:rPr>
        <w:t>62</w:t>
      </w:r>
      <w:r w:rsidR="00853976" w:rsidRPr="005F3C58">
        <w:fldChar w:fldCharType="end"/>
      </w:r>
      <w:r w:rsidRPr="005F3C58">
        <w:t xml:space="preserve">). </w:t>
      </w:r>
    </w:p>
    <w:p w14:paraId="0709FE3F" w14:textId="77777777" w:rsidR="00631834" w:rsidRPr="005F3C58" w:rsidRDefault="00631834" w:rsidP="00631834">
      <w:pPr>
        <w:numPr>
          <w:ilvl w:val="0"/>
          <w:numId w:val="1"/>
        </w:numPr>
        <w:ind w:left="284" w:hanging="284"/>
      </w:pPr>
      <w:r w:rsidRPr="005F3C58">
        <w:rPr>
          <w:b/>
        </w:rPr>
        <w:t xml:space="preserve">INDIVIDUAL COMPONENTS OF THE REGIMEN: </w:t>
      </w:r>
    </w:p>
    <w:p w14:paraId="256B589B" w14:textId="298166A7" w:rsidR="00631834" w:rsidRPr="005F3C58" w:rsidRDefault="00631834" w:rsidP="00631834">
      <w:pPr>
        <w:ind w:left="284"/>
      </w:pPr>
      <w:r w:rsidRPr="005F3C58">
        <w:rPr>
          <w:b/>
        </w:rPr>
        <w:t>(i) Use a backbone of the 3 Group A drugs</w:t>
      </w:r>
      <w:r w:rsidRPr="005F3C58">
        <w:t xml:space="preserve"> i.e. a later-generation fluoroquinolone e.g. levofloxacin (less QT prolongation</w:t>
      </w:r>
      <w:r w:rsidR="002B7925" w:rsidRPr="005F3C58">
        <w:t xml:space="preserve"> but safety relative to moxifloxacin unclear</w:t>
      </w:r>
      <w:r w:rsidRPr="005F3C58">
        <w:t xml:space="preserve">), linezolid, and bedaquiline </w:t>
      </w:r>
      <w:r w:rsidR="00853976" w:rsidRPr="005F3C58">
        <w:fldChar w:fldCharType="begin"/>
      </w:r>
      <w:r w:rsidR="00723591">
        <w:instrText xml:space="preserve"> ADDIN EN.CITE &lt;EndNote&gt;&lt;Cite&gt;&lt;Author&gt;WHO&lt;/Author&gt;&lt;Year&gt;2011&lt;/Year&gt;&lt;RecNum&gt;41&lt;/RecNum&gt;&lt;DisplayText&gt;&lt;style face="superscript"&gt;62&lt;/style&gt;&lt;/DisplayText&gt;&lt;record&gt;&lt;rec-number&gt;41&lt;/rec-number&gt;&lt;foreign-keys&gt;&lt;key app="EN" db-id="sxeprprst9pddce0ezovfteyp5ss9dtapd5a" timestamp="1549637937"&gt;41&lt;/key&gt;&lt;/foreign-keys&gt;&lt;ref-type name="Report"&gt;27&lt;/ref-type&gt;&lt;contributors&gt;&lt;authors&gt;&lt;author&gt;WHO&lt;/author&gt;&lt;/authors&gt;&lt;/contributors&gt;&lt;titles&gt;&lt;title&gt;WHO updated references on management of drug-resistant tuberculosis: guidelines for the programmatic management of drug-resistant tuberculosis—2011 update. Geneva: World Health Organization&lt;/title&gt;&lt;/titles&gt;&lt;dates&gt;&lt;year&gt;2011&lt;/year&gt;&lt;/dates&gt;&lt;urls&gt;&lt;/urls&gt;&lt;/record&gt;&lt;/Cite&gt;&lt;/EndNote&gt;</w:instrText>
      </w:r>
      <w:r w:rsidR="00853976" w:rsidRPr="005F3C58">
        <w:fldChar w:fldCharType="separate"/>
      </w:r>
      <w:r w:rsidR="00723591" w:rsidRPr="00723591">
        <w:rPr>
          <w:noProof/>
          <w:vertAlign w:val="superscript"/>
        </w:rPr>
        <w:t>62</w:t>
      </w:r>
      <w:r w:rsidR="00853976" w:rsidRPr="005F3C58">
        <w:fldChar w:fldCharType="end"/>
      </w:r>
      <w:r w:rsidRPr="005F3C58">
        <w:t xml:space="preserve">. Actively monitor for toxicity especially to linezolid (~30% reduce the dose or stop the drug </w:t>
      </w:r>
      <w:r w:rsidR="00853976" w:rsidRPr="005F3C58">
        <w:fldChar w:fldCharType="begin">
          <w:fldData xml:space="preserve">PEVuZE5vdGU+PENpdGU+PEF1dGhvcj5MYW5nZTwvQXV0aG9yPjxZZWFyPjIwMTQ8L1llYXI+PFJl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wYWdlcz4yOTct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=
</w:fldData>
        </w:fldChar>
      </w:r>
      <w:r w:rsidR="00723591">
        <w:instrText xml:space="preserve"> ADDIN EN.CITE </w:instrText>
      </w:r>
      <w:r w:rsidR="00723591">
        <w:fldChar w:fldCharType="begin">
          <w:fldData xml:space="preserve">PEVuZE5vdGU+PENpdGU+PEF1dGhvcj5MYW5nZTwvQXV0aG9yPjxZZWFyPjIwMTQ8L1llYXI+PFJl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wZXJpb2RpY2FsPjxwYWdlcz4yOTct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=
</w:fldData>
        </w:fldChar>
      </w:r>
      <w:r w:rsidR="00723591">
        <w:instrText xml:space="preserve"> ADDIN EN.CITE.DATA </w:instrText>
      </w:r>
      <w:r w:rsidR="00723591">
        <w:fldChar w:fldCharType="end"/>
      </w:r>
      <w:r w:rsidR="00853976" w:rsidRPr="005F3C58">
        <w:fldChar w:fldCharType="separate"/>
      </w:r>
      <w:r w:rsidR="00723591" w:rsidRPr="00723591">
        <w:rPr>
          <w:noProof/>
          <w:vertAlign w:val="superscript"/>
        </w:rPr>
        <w:t>63,64</w:t>
      </w:r>
      <w:r w:rsidR="00853976" w:rsidRPr="005F3C58">
        <w:fldChar w:fldCharType="end"/>
      </w:r>
      <w:r w:rsidR="00F21830" w:rsidRPr="005F3C58">
        <w:t>,</w:t>
      </w:r>
      <w:r w:rsidR="00853976" w:rsidRPr="005F3C58">
        <w:fldChar w:fldCharType="begin">
          <w:fldData xml:space="preserve">PEVuZE5vdGU+PENpdGU+PEF1dGhvcj5Tb3RnaXU8L0F1dGhvcj48WWVhcj4yMDEyPC9ZZWFyPjxS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</w:fldData>
        </w:fldChar>
      </w:r>
      <w:r w:rsidR="00723591">
        <w:instrText xml:space="preserve"> ADDIN EN.CITE </w:instrText>
      </w:r>
      <w:r w:rsidR="00723591">
        <w:fldChar w:fldCharType="begin">
          <w:fldData xml:space="preserve">PEVuZE5vdGU+PENpdGU+PEF1dGhvcj5Tb3RnaXU8L0F1dGhvcj48WWVhcj4yMDEyPC9ZZWFyPjxS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</w:fldData>
        </w:fldChar>
      </w:r>
      <w:r w:rsidR="00723591">
        <w:instrText xml:space="preserve"> ADDIN EN.CITE.DATA </w:instrText>
      </w:r>
      <w:r w:rsidR="00723591">
        <w:fldChar w:fldCharType="end"/>
      </w:r>
      <w:r w:rsidR="00853976" w:rsidRPr="005F3C58">
        <w:fldChar w:fldCharType="separate"/>
      </w:r>
      <w:r w:rsidR="00723591" w:rsidRPr="00723591">
        <w:rPr>
          <w:noProof/>
          <w:vertAlign w:val="superscript"/>
        </w:rPr>
        <w:t>65</w:t>
      </w:r>
      <w:r w:rsidR="00853976" w:rsidRPr="005F3C58">
        <w:fldChar w:fldCharType="end"/>
      </w:r>
      <w:r w:rsidRPr="005F3C58">
        <w:t>,</w:t>
      </w:r>
      <w:r w:rsidR="00853976" w:rsidRPr="005F3C58">
        <w:fldChar w:fldCharType="begin">
          <w:fldData xml:space="preserve">PEVuZE5vdGU+PENpdGU+PEF1dGhvcj5DaGFuZzwvQXV0aG9yPjxZZWFyPjIwMTM8L1llYXI+PFJl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</w:fldData>
        </w:fldChar>
      </w:r>
      <w:r w:rsidR="00723591">
        <w:instrText xml:space="preserve"> ADDIN EN.CITE </w:instrText>
      </w:r>
      <w:r w:rsidR="00723591">
        <w:fldChar w:fldCharType="begin">
          <w:fldData xml:space="preserve">PEVuZE5vdGU+PENpdGU+PEF1dGhvcj5DaGFuZzwvQXV0aG9yPjxZZWFyPjIwMTM8L1llYXI+PFJl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</w:fldData>
        </w:fldChar>
      </w:r>
      <w:r w:rsidR="00723591">
        <w:instrText xml:space="preserve"> ADDIN EN.CITE.DATA </w:instrText>
      </w:r>
      <w:r w:rsidR="00723591">
        <w:fldChar w:fldCharType="end"/>
      </w:r>
      <w:r w:rsidR="00853976" w:rsidRPr="005F3C58">
        <w:fldChar w:fldCharType="separate"/>
      </w:r>
      <w:r w:rsidR="00723591" w:rsidRPr="00723591">
        <w:rPr>
          <w:noProof/>
          <w:vertAlign w:val="superscript"/>
        </w:rPr>
        <w:t>66</w:t>
      </w:r>
      <w:r w:rsidR="00853976" w:rsidRPr="005F3C58">
        <w:fldChar w:fldCharType="end"/>
      </w:r>
      <w:r w:rsidRPr="005F3C58">
        <w:t>). The optimal duration of individual drugs like linezolid and bedaquiline remain unclear but they are generally used for at least 6 months (</w:t>
      </w:r>
      <w:r w:rsidR="00BE39E4" w:rsidRPr="005F3C58">
        <w:t xml:space="preserve">based only on end-points used in clinical trials; </w:t>
      </w:r>
      <w:r w:rsidRPr="005F3C58">
        <w:t xml:space="preserve">in practice extension of bedaquiline to </w:t>
      </w:r>
      <w:r w:rsidRPr="005F3C58">
        <w:rPr>
          <w:u w:val="single"/>
        </w:rPr>
        <w:t>&gt;</w:t>
      </w:r>
      <w:r w:rsidRPr="005F3C58">
        <w:t xml:space="preserve"> 9 months may be undertaken particularly in late culture converters and those with poor prognostic features</w:t>
      </w:r>
      <w:r w:rsidR="00853976" w:rsidRPr="005F3C58">
        <w:fldChar w:fldCharType="begin">
          <w:fldData xml:space="preserve">PEVuZE5vdGU+PENpdGU+PEF1dGhvcj5HdWdsaWVsbWV0dGk8L0F1dGhvcj48WWVhcj4yMDE3PC9Z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</w:fldData>
        </w:fldChar>
      </w:r>
      <w:r w:rsidR="00723591">
        <w:instrText xml:space="preserve"> ADDIN EN.CITE </w:instrText>
      </w:r>
      <w:r w:rsidR="00723591">
        <w:fldChar w:fldCharType="begin">
          <w:fldData xml:space="preserve">PEVuZE5vdGU+PENpdGU+PEF1dGhvcj5HdWdsaWVsbWV0dGk8L0F1dGhvcj48WWVhcj4yMDE3PC9Z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</w:fldData>
        </w:fldChar>
      </w:r>
      <w:r w:rsidR="00723591">
        <w:instrText xml:space="preserve"> ADDIN EN.CITE.DATA </w:instrText>
      </w:r>
      <w:r w:rsidR="00723591">
        <w:fldChar w:fldCharType="end"/>
      </w:r>
      <w:r w:rsidR="00853976" w:rsidRPr="005F3C58">
        <w:fldChar w:fldCharType="separate"/>
      </w:r>
      <w:r w:rsidR="00723591" w:rsidRPr="00723591">
        <w:rPr>
          <w:noProof/>
          <w:vertAlign w:val="superscript"/>
        </w:rPr>
        <w:t>67</w:t>
      </w:r>
      <w:r w:rsidR="00853976" w:rsidRPr="005F3C58">
        <w:fldChar w:fldCharType="end"/>
      </w:r>
      <w:r w:rsidRPr="005F3C58">
        <w:t>).</w:t>
      </w:r>
    </w:p>
    <w:p w14:paraId="2233021C" w14:textId="77777777" w:rsidR="00631834" w:rsidRPr="005F3C58" w:rsidRDefault="00631834" w:rsidP="00631834">
      <w:pPr>
        <w:ind w:left="284"/>
      </w:pPr>
      <w:r w:rsidRPr="005F3C58">
        <w:rPr>
          <w:b/>
        </w:rPr>
        <w:t>(ii) Add additional group B drugs</w:t>
      </w:r>
      <w:r w:rsidRPr="005F3C58">
        <w:t xml:space="preserve"> (e.g., cycloserine/ terizidone, and/ or </w:t>
      </w:r>
      <w:r w:rsidR="00856533" w:rsidRPr="005F3C58">
        <w:t>clofazimine</w:t>
      </w:r>
      <w:r w:rsidRPr="005F3C58">
        <w:t>).</w:t>
      </w:r>
    </w:p>
    <w:p w14:paraId="19E4B0CF" w14:textId="0F7CB752" w:rsidR="00631834" w:rsidRPr="005F3C58" w:rsidRDefault="00631834" w:rsidP="00CD0E8E">
      <w:pPr>
        <w:ind w:left="284"/>
      </w:pPr>
      <w:r w:rsidRPr="005F3C58">
        <w:rPr>
          <w:b/>
        </w:rPr>
        <w:t>(iii) Add additional Group C drugs, if necessary (based on toxicity and resistance profiles), so that 5 likely effective drugs make up the regimen</w:t>
      </w:r>
      <w:r w:rsidRPr="005F3C58">
        <w:t>.</w:t>
      </w:r>
      <w:r w:rsidR="00CD0E8E" w:rsidRPr="005F3C58">
        <w:t xml:space="preserve"> In the meta-analysis</w:t>
      </w:r>
      <w:r w:rsidR="00F21830" w:rsidRPr="005F3C58">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 </w:instrText>
      </w:r>
      <w:r w:rsidR="0065047A">
        <w:fldChar w:fldCharType="begin">
          <w:fldData xml:space="preserve">PEVuZE5vdGU+PENpdGU+PEF1dGhvcj5UaGUgQ29sbGFib3JhdGl2ZSBHcm91cCBmb3IgdGhlIE1l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</w:fldData>
        </w:fldChar>
      </w:r>
      <w:r w:rsidR="0065047A">
        <w:instrText xml:space="preserve"> ADDIN EN.CITE.DATA </w:instrText>
      </w:r>
      <w:r w:rsidR="0065047A">
        <w:fldChar w:fldCharType="end"/>
      </w:r>
      <w:r w:rsidR="00F21830" w:rsidRPr="005F3C58">
        <w:fldChar w:fldCharType="separate"/>
      </w:r>
      <w:r w:rsidR="00F21830" w:rsidRPr="005F3C58">
        <w:rPr>
          <w:noProof/>
          <w:vertAlign w:val="superscript"/>
        </w:rPr>
        <w:t>1</w:t>
      </w:r>
      <w:r w:rsidR="00F21830" w:rsidRPr="005F3C58">
        <w:fldChar w:fldCharType="end"/>
      </w:r>
      <w:r w:rsidR="00CD0E8E" w:rsidRPr="005F3C58">
        <w:t xml:space="preserve"> PAS and ethionamide were associated with worse outcomes, and using drugs to which there was known resistance was associated only with increased toxicity, including for pyrazinamide.</w:t>
      </w:r>
    </w:p>
    <w:p w14:paraId="755FB75C" w14:textId="3952B27A" w:rsidR="00631834" w:rsidRPr="005F3C58" w:rsidRDefault="00631834" w:rsidP="00631834">
      <w:pPr>
        <w:numPr>
          <w:ilvl w:val="0"/>
          <w:numId w:val="1"/>
        </w:numPr>
        <w:ind w:left="284" w:hanging="284"/>
      </w:pPr>
      <w:r w:rsidRPr="005F3C58">
        <w:rPr>
          <w:b/>
        </w:rPr>
        <w:t>DURATION OF TREATMENT:</w:t>
      </w:r>
      <w:r w:rsidRPr="005F3C58">
        <w:t xml:space="preserve"> The optimal duration of the multi-drug regimen remains unclear.  Current practice when treating MDR-TB (using a Group A backbone) varies from 9 to 11 months to the WHO-recommended 18 to 20 months</w:t>
      </w:r>
      <w:r w:rsidR="008F5CC2" w:rsidRPr="005F3C58">
        <w:t xml:space="preserve"> (e.g. in South Africa both the 9-11 month and the 18-20 month regimen are used depending on the clinical context and factors outlined in Table </w:t>
      </w:r>
      <w:r w:rsidR="00F55914">
        <w:t>2</w:t>
      </w:r>
      <w:r w:rsidR="008F5CC2" w:rsidRPr="005F3C58">
        <w:t>)</w:t>
      </w:r>
      <w:r w:rsidRPr="005F3C58">
        <w:t xml:space="preserve">. The optimal duration of treatment will depend on several factors including mycobacterial burden (and time of culture conversion), disease extent, </w:t>
      </w:r>
      <w:r w:rsidR="00FD3184">
        <w:t xml:space="preserve">disease site, </w:t>
      </w:r>
      <w:r w:rsidRPr="005F3C58">
        <w:t>co-morbidities (e.g. HIV and diabetes), previous treatment, country setting, local resistance profiles, and patient preference (</w:t>
      </w:r>
      <w:r w:rsidR="00BE39E4" w:rsidRPr="005F3C58">
        <w:t>see</w:t>
      </w:r>
      <w:r w:rsidRPr="005F3C58">
        <w:t xml:space="preserve"> </w:t>
      </w:r>
      <w:r w:rsidR="00BE39E4" w:rsidRPr="005F3C58">
        <w:t>T</w:t>
      </w:r>
      <w:r w:rsidR="00D96D4A" w:rsidRPr="005F3C58">
        <w:t xml:space="preserve">able </w:t>
      </w:r>
      <w:r w:rsidR="00F55914">
        <w:t>2</w:t>
      </w:r>
      <w:r w:rsidRPr="005F3C58">
        <w:t xml:space="preserve">) </w:t>
      </w:r>
      <w:r w:rsidR="00853976" w:rsidRPr="005F3C58">
        <w:rPr>
          <w:rFonts w:ascii="Calibri" w:hAnsi="Calibri" w:cs="Calibri"/>
          <w:lang w:val="de-DE"/>
        </w:rPr>
        <w:fldChar w:fldCharType="begin"/>
      </w:r>
      <w:r w:rsidR="00723591">
        <w:rPr>
          <w:rFonts w:ascii="Calibri" w:hAnsi="Calibri" w:cs="Calibri"/>
          <w:lang w:val="de-DE"/>
        </w:rPr>
        <w:instrText xml:space="preserve"> ADDIN EN.CITE &lt;EndNote&gt;&lt;Cite&gt;&lt;Author&gt;World Health Organization&lt;/Author&gt;&lt;Year&gt;2016&lt;/Year&gt;&lt;RecNum&gt;45&lt;/RecNum&gt;&lt;DisplayText&gt;&lt;style face="superscript"&gt;68&lt;/style&gt;&lt;/DisplayText&gt;&lt;record&gt;&lt;rec-number&gt;45&lt;/rec-number&gt;&lt;foreign-keys&gt;&lt;key app="EN" db-id="sxeprprst9pddce0ezovfteyp5ss9dtapd5a" timestamp="1549637937"&gt;45&lt;/key&gt;&lt;/foreign-keys&gt;&lt;ref-type name="Journal Article"&gt;17&lt;/ref-type&gt;&lt;contributors&gt;&lt;authors&gt;&lt;author&gt;World Health Organization,&lt;/author&gt;&lt;/authors&gt;&lt;/contributors&gt;&lt;titles&gt;&lt;title&gt;WHO treatment guidelines for drug-resistant tuberculosis, 2016 update&lt;/title&gt;&lt;secondary-title&gt;WHO/HTM/TB/2016.04&lt;/secondary-title&gt;&lt;/titles&gt;&lt;periodical&gt;&lt;full-title&gt;WHO/HTM/TB/2016.04&lt;/full-title&gt;&lt;/periodical&gt;&lt;dates&gt;&lt;year&gt;2016&lt;/year&gt;&lt;/dates&gt;&lt;urls&gt;&lt;related-urls&gt;&lt;url&gt;http://www.who.int/tb/MDRTBguidelines2016.pdf?ua=1&lt;/url&gt;&lt;/related-urls&gt;&lt;/urls&gt;&lt;/record&gt;&lt;/Cite&gt;&lt;/EndNote&gt;</w:instrText>
      </w:r>
      <w:r w:rsidR="00853976" w:rsidRPr="005F3C58">
        <w:rPr>
          <w:rFonts w:ascii="Calibri" w:hAnsi="Calibri" w:cs="Calibri"/>
          <w:lang w:val="de-DE"/>
        </w:rPr>
        <w:fldChar w:fldCharType="separate"/>
      </w:r>
      <w:r w:rsidR="00723591" w:rsidRPr="00723591">
        <w:rPr>
          <w:rFonts w:ascii="Calibri" w:hAnsi="Calibri" w:cs="Calibri"/>
          <w:noProof/>
          <w:vertAlign w:val="superscript"/>
          <w:lang w:val="de-DE"/>
        </w:rPr>
        <w:t>68</w:t>
      </w:r>
      <w:r w:rsidR="00853976" w:rsidRPr="005F3C58">
        <w:rPr>
          <w:rFonts w:ascii="Calibri" w:hAnsi="Calibri" w:cs="Calibri"/>
          <w:lang w:val="de-DE"/>
        </w:rPr>
        <w:fldChar w:fldCharType="end"/>
      </w:r>
      <w:r w:rsidRPr="005F3C58">
        <w:t>.</w:t>
      </w:r>
    </w:p>
    <w:p w14:paraId="740A2D2B" w14:textId="6FABE41B" w:rsidR="00631834" w:rsidRPr="005F3C58" w:rsidRDefault="00631834" w:rsidP="00631834">
      <w:pPr>
        <w:numPr>
          <w:ilvl w:val="0"/>
          <w:numId w:val="1"/>
        </w:numPr>
        <w:ind w:left="284" w:hanging="284"/>
      </w:pPr>
      <w:r w:rsidRPr="005F3C58">
        <w:rPr>
          <w:b/>
        </w:rPr>
        <w:t>EMPIRIC versus INDIVIDUALISED: To optimise outcomes</w:t>
      </w:r>
      <w:r w:rsidR="002B7925" w:rsidRPr="005F3C58">
        <w:rPr>
          <w:b/>
        </w:rPr>
        <w:t>,</w:t>
      </w:r>
      <w:r w:rsidRPr="005F3C58">
        <w:rPr>
          <w:b/>
        </w:rPr>
        <w:t xml:space="preserve"> and </w:t>
      </w:r>
      <w:r w:rsidR="002B7925" w:rsidRPr="005F3C58">
        <w:rPr>
          <w:b/>
        </w:rPr>
        <w:t xml:space="preserve">to </w:t>
      </w:r>
      <w:r w:rsidRPr="005F3C58">
        <w:rPr>
          <w:b/>
        </w:rPr>
        <w:t xml:space="preserve">prevent resistance amplification, and accelerated loss of newer drugs, drug susceptibility-guided treatment for individual drugs is preferred over empiric treatment regimens. To minimise resistance amplification </w:t>
      </w:r>
      <w:r w:rsidRPr="005F3C58">
        <w:t>sputum-based</w:t>
      </w:r>
      <w:r w:rsidRPr="005F3C58">
        <w:rPr>
          <w:b/>
        </w:rPr>
        <w:t xml:space="preserve"> </w:t>
      </w:r>
      <w:r w:rsidRPr="005F3C58">
        <w:t xml:space="preserve">genotypic testing for second-line resistance, particularly FQs, is recommended. Regimens should be further optimized based on drug susceptibility results when they become available. </w:t>
      </w:r>
    </w:p>
    <w:p w14:paraId="4573C86D" w14:textId="62089A7B" w:rsidR="00631834" w:rsidRPr="005F3C58" w:rsidRDefault="00631834" w:rsidP="00631834">
      <w:pPr>
        <w:numPr>
          <w:ilvl w:val="0"/>
          <w:numId w:val="1"/>
        </w:numPr>
        <w:ind w:left="284" w:hanging="284"/>
      </w:pPr>
      <w:r w:rsidRPr="005F3C58">
        <w:t>Delamanid (Group C) can be used together with bedaquiline, if required, to make up the 5 drug regimen (monitor QT interval)</w:t>
      </w:r>
      <w:r w:rsidR="00853976" w:rsidRPr="005F3C58">
        <w:fldChar w:fldCharType="begin">
          <w:fldData xml:space="preserve">PEVuZE5vdGU+PENpdGU+PEF1dGhvcj5LaW08L0F1dGhvcj48WWVhcj4yMDE4PC9ZZWFyPjxSZWNO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</w:fldData>
        </w:fldChar>
      </w:r>
      <w:r w:rsidR="00723591">
        <w:instrText xml:space="preserve"> ADDIN EN.CITE </w:instrText>
      </w:r>
      <w:r w:rsidR="00723591">
        <w:fldChar w:fldCharType="begin">
          <w:fldData xml:space="preserve">PEVuZE5vdGU+PENpdGU+PEF1dGhvcj5LaW08L0F1dGhvcj48WWVhcj4yMDE4PC9ZZWFyPjxSZWNO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</w:fldData>
        </w:fldChar>
      </w:r>
      <w:r w:rsidR="00723591">
        <w:instrText xml:space="preserve"> ADDIN EN.CITE.DATA </w:instrText>
      </w:r>
      <w:r w:rsidR="00723591">
        <w:fldChar w:fldCharType="end"/>
      </w:r>
      <w:r w:rsidR="00853976" w:rsidRPr="005F3C58">
        <w:fldChar w:fldCharType="separate"/>
      </w:r>
      <w:r w:rsidR="00723591" w:rsidRPr="00723591">
        <w:rPr>
          <w:noProof/>
          <w:vertAlign w:val="superscript"/>
        </w:rPr>
        <w:t>69-71</w:t>
      </w:r>
      <w:r w:rsidR="00853976" w:rsidRPr="005F3C58">
        <w:fldChar w:fldCharType="end"/>
      </w:r>
      <w:r w:rsidR="001271B4" w:rsidRPr="005F3C58">
        <w:t>. H</w:t>
      </w:r>
      <w:r w:rsidR="00CF5532" w:rsidRPr="005F3C58">
        <w:t xml:space="preserve">owever there is </w:t>
      </w:r>
      <w:r w:rsidR="001271B4" w:rsidRPr="005F3C58">
        <w:t>currently</w:t>
      </w:r>
      <w:r w:rsidR="00CF5532" w:rsidRPr="005F3C58">
        <w:t xml:space="preserve"> </w:t>
      </w:r>
      <w:r w:rsidR="001271B4" w:rsidRPr="005F3C58">
        <w:t>limited</w:t>
      </w:r>
      <w:r w:rsidR="00CF5532" w:rsidRPr="005F3C58">
        <w:t xml:space="preserve"> evidence about the efficacy of delamanid for the treatment of MDR-TB</w:t>
      </w:r>
      <w:r w:rsidR="00FE6F3D" w:rsidRPr="005F3C58">
        <w:fldChar w:fldCharType="begin">
          <w:fldData xml:space="preserve">PEVuZE5vdGU+PENpdGU+PEF1dGhvcj52b24gR3Jvb3RlLUJpZGxpbmdtYWllcjwvQXV0aG9yPjxZ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</w:fldData>
        </w:fldChar>
      </w:r>
      <w:r w:rsidR="0065047A">
        <w:instrText xml:space="preserve"> ADDIN EN.CITE </w:instrText>
      </w:r>
      <w:r w:rsidR="0065047A">
        <w:fldChar w:fldCharType="begin">
          <w:fldData xml:space="preserve">PEVuZE5vdGU+PENpdGU+PEF1dGhvcj52b24gR3Jvb3RlLUJpZGxpbmdtYWllcjwvQXV0aG9yPjxZ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</w:fldData>
        </w:fldChar>
      </w:r>
      <w:r w:rsidR="0065047A">
        <w:instrText xml:space="preserve"> ADDIN EN.CITE.DATA </w:instrText>
      </w:r>
      <w:r w:rsidR="0065047A">
        <w:fldChar w:fldCharType="end"/>
      </w:r>
      <w:r w:rsidR="00FE6F3D" w:rsidRPr="005F3C58">
        <w:fldChar w:fldCharType="separate"/>
      </w:r>
      <w:r w:rsidR="00D13F15" w:rsidRPr="00D13F15">
        <w:rPr>
          <w:noProof/>
          <w:vertAlign w:val="superscript"/>
        </w:rPr>
        <w:t>15</w:t>
      </w:r>
      <w:r w:rsidR="00FE6F3D" w:rsidRPr="005F3C58">
        <w:fldChar w:fldCharType="end"/>
      </w:r>
      <w:r w:rsidR="00CF5532" w:rsidRPr="005F3C58">
        <w:t>.</w:t>
      </w:r>
    </w:p>
    <w:p w14:paraId="05DCD68B" w14:textId="77777777" w:rsidR="00631834" w:rsidRPr="005F3C58" w:rsidRDefault="00631834" w:rsidP="00631834">
      <w:pPr>
        <w:numPr>
          <w:ilvl w:val="0"/>
          <w:numId w:val="1"/>
        </w:numPr>
        <w:ind w:left="284" w:hanging="284"/>
      </w:pPr>
      <w:r w:rsidRPr="005F3C58">
        <w:t>Meropenem or imipenem/ cilastin should be administered with clavulanic acid (generally given as oral Augmentin</w:t>
      </w:r>
      <w:r w:rsidRPr="005F3C58">
        <w:rPr>
          <w:vertAlign w:val="superscript"/>
        </w:rPr>
        <w:sym w:font="Symbol" w:char="F0E2"/>
      </w:r>
      <w:r w:rsidRPr="005F3C58">
        <w:t>).</w:t>
      </w:r>
    </w:p>
    <w:p w14:paraId="041F36EA" w14:textId="25D7E51D" w:rsidR="00631834" w:rsidRPr="005F3C58" w:rsidRDefault="00631834" w:rsidP="00631834">
      <w:pPr>
        <w:numPr>
          <w:ilvl w:val="0"/>
          <w:numId w:val="1"/>
        </w:numPr>
        <w:ind w:left="284" w:hanging="284"/>
      </w:pPr>
      <w:r w:rsidRPr="005F3C58">
        <w:lastRenderedPageBreak/>
        <w:t xml:space="preserve">A </w:t>
      </w:r>
      <w:r w:rsidR="00FD3184">
        <w:t>SLID</w:t>
      </w:r>
      <w:r w:rsidRPr="005F3C58">
        <w:t xml:space="preserve"> (amikacin or streptomycin; group C drugs) may be used if an appropriate regimen of 4 to 5 likely effective drugs cannot be constructed provided baseline and follow-up screening for hearing loss and renal toxicity is accessible. We recommend that an intravenous catheter be used for administration of amikacin and/or a carbapenem. If inaccessible, we recommend that amikacin be given intramuscularly together with a local anaesthetic agent </w:t>
      </w:r>
      <w:r w:rsidR="00853976" w:rsidRPr="005F3C58">
        <w:fldChar w:fldCharType="begin"/>
      </w:r>
      <w:r w:rsidR="00723591">
        <w:instrText xml:space="preserve"> ADDIN EN.CITE &lt;EndNote&gt;&lt;Cite&gt;&lt;Author&gt;Garcia-Prats&lt;/Author&gt;&lt;Year&gt;2018&lt;/Year&gt;&lt;RecNum&gt;48&lt;/RecNum&gt;&lt;DisplayText&gt;&lt;style face="superscript"&gt;72&lt;/style&gt;&lt;/DisplayText&gt;&lt;record&gt;&lt;rec-number&gt;48&lt;/rec-number&gt;&lt;foreign-keys&gt;&lt;key app="EN" db-id="sxeprprst9pddce0ezovfteyp5ss9dtapd5a" timestamp="1549637937"&gt;48&lt;/key&gt;&lt;/foreign-keys&gt;&lt;ref-type name="Journal Article"&gt;17&lt;/ref-type&gt;&lt;contributors&gt;&lt;authors&gt;&lt;author&gt;Garcia-Prats, A. J.&lt;/author&gt;&lt;author&gt;Rose, P. C.&lt;/author&gt;&lt;author&gt;Draper, H. R.&lt;/author&gt;&lt;author&gt;Seddon, J. A.&lt;/author&gt;&lt;author&gt;Norman, J.&lt;/author&gt;&lt;author&gt;McIlleron, H. M.&lt;/author&gt;&lt;author&gt;Hesseling, A. C.&lt;/author&gt;&lt;author&gt;Schaaf, H. S.&lt;/author&gt;&lt;/authors&gt;&lt;/contributors&gt;&lt;auth-address&gt;From the Department of Paediatrics and Child Health, Desmond Tutu TB Centre, Faculty of Medicine and Health Sciences, Stellenbosch University, South Africa.&amp;#xD;Department of Paediatrics, Imperial College London, London, United Kingdom.&amp;#xD;Division of Clinical Pharmacology, Department of Medicine, University of Cape Town, Cape Town, South Africa.&lt;/auth-address&gt;&lt;titles&gt;&lt;title&gt;Effect of Coadministration of Lidocaine on the Pain and Pharmacokinetics of Intramuscular Amikacin in Children With Multidrug-Resistant Tuberculosis: A Randomized Crossover Trial&lt;/title&gt;&lt;secondary-title&gt;Pediatr Infect Dis J&lt;/secondary-title&gt;&lt;/titles&gt;&lt;periodical&gt;&lt;full-title&gt;Pediatr Infect Dis J&lt;/full-title&gt;&lt;/periodical&gt;&lt;pages&gt;1199-1203&lt;/pages&gt;&lt;volume&gt;37&lt;/volume&gt;&lt;number&gt;12&lt;/number&gt;&lt;edition&gt;2018/03/22&lt;/edition&gt;&lt;dates&gt;&lt;year&gt;2018&lt;/year&gt;&lt;pub-dates&gt;&lt;date&gt;Dec&lt;/date&gt;&lt;/pub-dates&gt;&lt;/dates&gt;&lt;isbn&gt;1532-0987 (Electronic)&amp;#xD;0891-3668 (Linking)&lt;/isbn&gt;&lt;accession-num&gt;29561515&lt;/accession-num&gt;&lt;urls&gt;&lt;related-urls&gt;&lt;url&gt;https://www.ncbi.nlm.nih.gov/pubmed/29561515&lt;/url&gt;&lt;/related-urls&gt;&lt;/urls&gt;&lt;custom2&gt;PMC6138584&lt;/custom2&gt;&lt;electronic-resource-num&gt;10.1097/INF.0000000000001983&lt;/electronic-resource-num&gt;&lt;/record&gt;&lt;/Cite&gt;&lt;/EndNote&gt;</w:instrText>
      </w:r>
      <w:r w:rsidR="00853976" w:rsidRPr="005F3C58">
        <w:fldChar w:fldCharType="separate"/>
      </w:r>
      <w:r w:rsidR="00723591" w:rsidRPr="00723591">
        <w:rPr>
          <w:noProof/>
          <w:vertAlign w:val="superscript"/>
        </w:rPr>
        <w:t>72</w:t>
      </w:r>
      <w:r w:rsidR="00853976" w:rsidRPr="005F3C58">
        <w:fldChar w:fldCharType="end"/>
      </w:r>
      <w:r w:rsidRPr="005F3C58">
        <w:t xml:space="preserve"> </w:t>
      </w:r>
    </w:p>
    <w:p w14:paraId="3C8A6D20" w14:textId="33A22B0C" w:rsidR="00631834" w:rsidRPr="005F3C58" w:rsidRDefault="00631834" w:rsidP="00631834">
      <w:pPr>
        <w:numPr>
          <w:ilvl w:val="0"/>
          <w:numId w:val="1"/>
        </w:numPr>
        <w:ind w:left="284" w:hanging="284"/>
      </w:pPr>
      <w:r w:rsidRPr="005F3C58">
        <w:t>Psychosocial, adherence, and financial support are critical elements of the treatment package</w:t>
      </w:r>
      <w:r w:rsidR="00723591">
        <w:fldChar w:fldCharType="begin"/>
      </w:r>
      <w:r w:rsidR="00723591">
        <w:instrText xml:space="preserve"> ADDIN EN.CITE &lt;EndNote&gt;&lt;Cite&gt;&lt;Author&gt;Organization&lt;/Author&gt;&lt;Year&gt;2017&lt;/Year&gt;&lt;RecNum&gt;86&lt;/RecNum&gt;&lt;DisplayText&gt;&lt;style face="superscript"&gt;26&lt;/style&gt;&lt;/DisplayText&gt;&lt;record&gt;&lt;rec-number&gt;86&lt;/rec-number&gt;&lt;foreign-keys&gt;&lt;key app="EN" db-id="sxeprprst9pddce0ezovfteyp5ss9dtapd5a" timestamp="1551095420"&gt;86&lt;/key&gt;&lt;/foreign-keys&gt;&lt;ref-type name="Report"&gt;27&lt;/ref-type&gt;&lt;contributors&gt;&lt;authors&gt;&lt;author&gt;World Health Organization&lt;/author&gt;&lt;/authors&gt;&lt;/contributors&gt;&lt;titles&gt;&lt;title&gt;Guidelines for treatment of drug-susceptible tuberculosis and patient care, 2017 update. &lt;/title&gt;&lt;/titles&gt;&lt;number&gt;Licence: CC BY-NC-SA 3.0 IGO.&lt;/number&gt;&lt;dates&gt;&lt;year&gt;2017&lt;/year&gt;&lt;/dates&gt;&lt;pub-location&gt;Geneva&lt;/pub-location&gt;&lt;publisher&gt;World Health Organization&lt;/publisher&gt;&lt;urls&gt;&lt;/urls&gt;&lt;/record&gt;&lt;/Cite&gt;&lt;/EndNote&gt;</w:instrText>
      </w:r>
      <w:r w:rsidR="00723591">
        <w:fldChar w:fldCharType="separate"/>
      </w:r>
      <w:r w:rsidR="00723591" w:rsidRPr="00723591">
        <w:rPr>
          <w:noProof/>
          <w:vertAlign w:val="superscript"/>
        </w:rPr>
        <w:t>26</w:t>
      </w:r>
      <w:r w:rsidR="00723591">
        <w:fldChar w:fldCharType="end"/>
      </w:r>
      <w:r w:rsidRPr="005F3C58">
        <w:t>.</w:t>
      </w:r>
    </w:p>
    <w:p w14:paraId="25892E5B" w14:textId="2D4FCCEE" w:rsidR="00631834" w:rsidRPr="0065047A" w:rsidRDefault="00631834" w:rsidP="00631834">
      <w:pPr>
        <w:numPr>
          <w:ilvl w:val="0"/>
          <w:numId w:val="1"/>
        </w:numPr>
        <w:ind w:left="284" w:hanging="284"/>
      </w:pPr>
      <w:r w:rsidRPr="0065047A">
        <w:t xml:space="preserve">Patients should be actively monitored for adverse drug reactions, which are common </w:t>
      </w:r>
      <w:r w:rsidR="00853976" w:rsidRPr="0065047A">
        <w:fldChar w:fldCharType="begin">
          <w:fldData xml:space="preserve">PEVuZE5vdGU+PENpdGU+PEF1dGhvcj5NdWxsZXI8L0F1dGhvcj48WWVhcj4yMDEzPC9ZZWFyPjxS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</w:fldData>
        </w:fldChar>
      </w:r>
      <w:r w:rsidR="00723591">
        <w:instrText xml:space="preserve"> ADDIN EN.CITE </w:instrText>
      </w:r>
      <w:r w:rsidR="00723591">
        <w:fldChar w:fldCharType="begin">
          <w:fldData xml:space="preserve">PEVuZE5vdGU+PENpdGU+PEF1dGhvcj5NdWxsZXI8L0F1dGhvcj48WWVhcj4yMDEzPC9ZZWFyPjxS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</w:fldData>
        </w:fldChar>
      </w:r>
      <w:r w:rsidR="00723591">
        <w:instrText xml:space="preserve"> ADDIN EN.CITE.DATA </w:instrText>
      </w:r>
      <w:r w:rsidR="00723591">
        <w:fldChar w:fldCharType="end"/>
      </w:r>
      <w:r w:rsidR="00853976" w:rsidRPr="0065047A">
        <w:fldChar w:fldCharType="separate"/>
      </w:r>
      <w:r w:rsidR="00723591" w:rsidRPr="00723591">
        <w:rPr>
          <w:noProof/>
          <w:vertAlign w:val="superscript"/>
        </w:rPr>
        <w:t>73</w:t>
      </w:r>
      <w:r w:rsidR="00853976" w:rsidRPr="0065047A">
        <w:fldChar w:fldCharType="end"/>
      </w:r>
      <w:r w:rsidRPr="0065047A">
        <w:t>.</w:t>
      </w:r>
    </w:p>
    <w:p w14:paraId="1AC428B6" w14:textId="77777777" w:rsidR="00631834" w:rsidRPr="0065047A" w:rsidRDefault="00631834" w:rsidP="00631834">
      <w:pPr>
        <w:numPr>
          <w:ilvl w:val="0"/>
          <w:numId w:val="1"/>
        </w:numPr>
        <w:ind w:left="284" w:hanging="284"/>
      </w:pPr>
      <w:r w:rsidRPr="0065047A">
        <w:t>A single drug should not be added to a failing regimen.</w:t>
      </w:r>
    </w:p>
    <w:p w14:paraId="725A84D0" w14:textId="55CBB029" w:rsidR="00631834" w:rsidRPr="0065047A" w:rsidRDefault="00631834" w:rsidP="00631834">
      <w:pPr>
        <w:numPr>
          <w:ilvl w:val="0"/>
          <w:numId w:val="1"/>
        </w:numPr>
        <w:ind w:left="284" w:hanging="284"/>
      </w:pPr>
      <w:r w:rsidRPr="005F3C58">
        <w:t>The HIV status should be determined, and ART initiated in all HIV-infected patients (within 8 weeks; 2 weeks in advanced HIV).</w:t>
      </w:r>
      <w:r w:rsidR="006C5DAC">
        <w:t xml:space="preserve"> </w:t>
      </w:r>
      <w:r w:rsidR="00D32F45" w:rsidRPr="0065047A">
        <w:t>Dolutegravir is safe when used together with the new MDR regimen containing a group A backbone.</w:t>
      </w:r>
    </w:p>
    <w:p w14:paraId="15A61055" w14:textId="77777777" w:rsidR="00631834" w:rsidRPr="005F3C58" w:rsidRDefault="00631834" w:rsidP="00631834">
      <w:pPr>
        <w:numPr>
          <w:ilvl w:val="0"/>
          <w:numId w:val="1"/>
        </w:numPr>
        <w:ind w:left="284" w:hanging="284"/>
      </w:pPr>
      <w:r w:rsidRPr="005F3C58">
        <w:t xml:space="preserve">Surgical intervention maybe offered in appropriate patients who have failed treatment or are at high risk of relapse. </w:t>
      </w:r>
    </w:p>
    <w:p w14:paraId="1ECD4E98" w14:textId="4FDC1F6C" w:rsidR="00631834" w:rsidRPr="005F3C58" w:rsidRDefault="00631834" w:rsidP="00631834">
      <w:pPr>
        <w:numPr>
          <w:ilvl w:val="0"/>
          <w:numId w:val="1"/>
        </w:numPr>
        <w:ind w:left="284" w:hanging="284"/>
      </w:pPr>
      <w:r w:rsidRPr="005F3C58">
        <w:rPr>
          <w:b/>
        </w:rPr>
        <w:t>CHILDREN:</w:t>
      </w:r>
      <w:r w:rsidRPr="005F3C58">
        <w:t xml:space="preserve"> use </w:t>
      </w:r>
      <w:r w:rsidR="001271B4" w:rsidRPr="005F3C58">
        <w:rPr>
          <w:i/>
        </w:rPr>
        <w:t xml:space="preserve">all </w:t>
      </w:r>
      <w:r w:rsidRPr="005F3C58">
        <w:t>the same principles as outlined above</w:t>
      </w:r>
      <w:r w:rsidR="001271B4" w:rsidRPr="005F3C58">
        <w:t xml:space="preserve"> including an all</w:t>
      </w:r>
      <w:r w:rsidR="00FD3184">
        <w:t>-</w:t>
      </w:r>
      <w:r w:rsidR="001271B4" w:rsidRPr="005F3C58">
        <w:t>oral regimen</w:t>
      </w:r>
      <w:r w:rsidR="0065047A">
        <w:fldChar w:fldCharType="begin">
          <w:fldData xml:space="preserve">PEVuZE5vdGU+PENpdGU+PEF1dGhvcj5IYXJhdXN6PC9BdXRob3I+PFllYXI+MjAxODwvWWVhcj48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</w:fldData>
        </w:fldChar>
      </w:r>
      <w:r w:rsidR="00723591">
        <w:instrText xml:space="preserve"> ADDIN EN.CITE </w:instrText>
      </w:r>
      <w:r w:rsidR="00723591">
        <w:fldChar w:fldCharType="begin">
          <w:fldData xml:space="preserve">PEVuZE5vdGU+PENpdGU+PEF1dGhvcj5IYXJhdXN6PC9BdXRob3I+PFllYXI+MjAxODwvWWVhcj48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</w:fldData>
        </w:fldChar>
      </w:r>
      <w:r w:rsidR="00723591">
        <w:instrText xml:space="preserve"> ADDIN EN.CITE.DATA </w:instrText>
      </w:r>
      <w:r w:rsidR="00723591">
        <w:fldChar w:fldCharType="end"/>
      </w:r>
      <w:r w:rsidR="0065047A">
        <w:fldChar w:fldCharType="separate"/>
      </w:r>
      <w:r w:rsidR="00723591" w:rsidRPr="00723591">
        <w:rPr>
          <w:noProof/>
          <w:vertAlign w:val="superscript"/>
        </w:rPr>
        <w:t>74,75</w:t>
      </w:r>
      <w:r w:rsidR="0065047A">
        <w:fldChar w:fldCharType="end"/>
      </w:r>
      <w:r w:rsidRPr="005F3C58">
        <w:t>. Bedaquiline can be used from 6 years of age. Delamanid is safe and effective from 3 years of age and prioritised in children</w:t>
      </w:r>
      <w:r w:rsidR="00E2462C">
        <w:t xml:space="preserve"> (data down to birth will be available soon)</w:t>
      </w:r>
      <w:r w:rsidRPr="005F3C58">
        <w:t xml:space="preserve">. Lack of optimal diagnostics and child-friendly formulations remain a major challenge </w:t>
      </w:r>
      <w:r w:rsidR="00853976" w:rsidRPr="005F3C58">
        <w:fldChar w:fldCharType="begin"/>
      </w:r>
      <w:r w:rsidR="00723591">
        <w:instrText xml:space="preserve"> ADDIN EN.CITE &lt;EndNote&gt;&lt;Cite&gt;&lt;Author&gt;Taneja&lt;/Author&gt;&lt;Year&gt;2015&lt;/Year&gt;&lt;RecNum&gt;50&lt;/RecNum&gt;&lt;DisplayText&gt;&lt;style face="superscript"&gt;76&lt;/style&gt;&lt;/DisplayText&gt;&lt;record&gt;&lt;rec-number&gt;50&lt;/rec-number&gt;&lt;foreign-keys&gt;&lt;key app="EN" db-id="sxeprprst9pddce0ezovfteyp5ss9dtapd5a" timestamp="1549637938"&gt;50&lt;/key&gt;&lt;/foreign-keys&gt;&lt;ref-type name="Journal Article"&gt;17&lt;/ref-type&gt;&lt;contributors&gt;&lt;authors&gt;&lt;author&gt;Taneja, R.&lt;/author&gt;&lt;author&gt;Garcia-Prats, A. J.&lt;/author&gt;&lt;author&gt;Furin, J.&lt;/author&gt;&lt;author&gt;Maheshwari, H. K.&lt;/author&gt;&lt;/authors&gt;&lt;/contributors&gt;&lt;auth-address&gt;The Global Alliance for TB Drug Development, New York, New York, USA.&amp;#xD;Desmond Tutu TB Centre, Department of Paediatrics and Child Health, Faculty of Medicine and Health Sciences, Stellenbosch University, Cape Town, South Africa.&amp;#xD;Macleods Pharmaceuticals Ltd, Mumbai, India.&lt;/auth-address&gt;&lt;titles&gt;&lt;title&gt;Paediatric formulations of second-line anti-tuberculosis medications: challenges and consideration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61-68&lt;/pages&gt;&lt;volume&gt;19 Suppl 1&lt;/volume&gt;&lt;edition&gt;2015/11/14&lt;/edition&gt;&lt;keywords&gt;&lt;keyword&gt;Antitubercular Agents/*administration &amp;amp; dosage&lt;/keyword&gt;&lt;keyword&gt;Chemistry, Pharmaceutical/*economics&lt;/keyword&gt;&lt;keyword&gt;Child&lt;/keyword&gt;&lt;keyword&gt;Humans&lt;/keyword&gt;&lt;keyword&gt;Treatment Failure&lt;/keyword&gt;&lt;keyword&gt;Tuberculosis, Multidrug-Resistant/*drug therapy&lt;/keyword&gt;&lt;/keywords&gt;&lt;dates&gt;&lt;year&gt;2015&lt;/year&gt;&lt;pub-dates&gt;&lt;date&gt;Dec&lt;/date&gt;&lt;/pub-dates&gt;&lt;/dates&gt;&lt;isbn&gt;1815-7920 (Electronic)&amp;#xD;1027-3719 (Linking)&lt;/isbn&gt;&lt;accession-num&gt;26564545&lt;/accession-num&gt;&lt;urls&gt;&lt;related-urls&gt;&lt;url&gt;https://www.ncbi.nlm.nih.gov/pubmed/26564545&lt;/url&gt;&lt;/related-urls&gt;&lt;/urls&gt;&lt;electronic-resource-num&gt;10.5588/ijtld.15.0435&lt;/electronic-resource-num&gt;&lt;/record&gt;&lt;/Cite&gt;&lt;/EndNote&gt;</w:instrText>
      </w:r>
      <w:r w:rsidR="00853976" w:rsidRPr="005F3C58">
        <w:fldChar w:fldCharType="separate"/>
      </w:r>
      <w:r w:rsidR="00723591" w:rsidRPr="00723591">
        <w:rPr>
          <w:noProof/>
          <w:vertAlign w:val="superscript"/>
        </w:rPr>
        <w:t>76</w:t>
      </w:r>
      <w:r w:rsidR="00853976" w:rsidRPr="005F3C58">
        <w:fldChar w:fldCharType="end"/>
      </w:r>
      <w:r w:rsidRPr="005F3C58">
        <w:t>.</w:t>
      </w:r>
      <w:r w:rsidR="00FD3184">
        <w:t xml:space="preserve"> In children &lt;6 years of age, if delamanid is unavailable, PAS (or a child-friendly linezolid formulation if available) can be given instead of the SLID.</w:t>
      </w:r>
    </w:p>
    <w:p w14:paraId="454CDC29" w14:textId="6F5174A6" w:rsidR="00631834" w:rsidRPr="005F3C58" w:rsidRDefault="00631834" w:rsidP="00631834">
      <w:pPr>
        <w:numPr>
          <w:ilvl w:val="0"/>
          <w:numId w:val="1"/>
        </w:numPr>
        <w:ind w:left="284" w:hanging="284"/>
      </w:pPr>
      <w:r w:rsidRPr="005F3C58">
        <w:rPr>
          <w:b/>
        </w:rPr>
        <w:t xml:space="preserve">*WHO-recommended shorter </w:t>
      </w:r>
      <w:r w:rsidR="00FD3184">
        <w:rPr>
          <w:b/>
        </w:rPr>
        <w:t xml:space="preserve">RR/ MDR-TB </w:t>
      </w:r>
      <w:r w:rsidRPr="005F3C58">
        <w:rPr>
          <w:b/>
        </w:rPr>
        <w:t xml:space="preserve">course regimen </w:t>
      </w:r>
      <w:r w:rsidRPr="005F3C58">
        <w:t>(9 to 1</w:t>
      </w:r>
      <w:r w:rsidR="006A1BA0" w:rsidRPr="005F3C58">
        <w:t>2</w:t>
      </w:r>
      <w:r w:rsidRPr="005F3C58">
        <w:t xml:space="preserve"> month </w:t>
      </w:r>
      <w:r w:rsidR="00D26BBE" w:rsidRPr="005F3C58">
        <w:t xml:space="preserve">2016 WHO shorter course </w:t>
      </w:r>
      <w:r w:rsidRPr="005F3C58">
        <w:t xml:space="preserve">regimen containing </w:t>
      </w:r>
      <w:r w:rsidR="006A1BA0" w:rsidRPr="005F3C58">
        <w:t xml:space="preserve">a SLID </w:t>
      </w:r>
      <w:r w:rsidRPr="005F3C58">
        <w:t>but not containing bedaquiline or linezolid): whilst scale</w:t>
      </w:r>
      <w:r w:rsidR="00FD3184">
        <w:t>-</w:t>
      </w:r>
      <w:r w:rsidRPr="005F3C58">
        <w:t>up of newer drugs and diagnostics continues, as an interim option, the WHO has recommended that this regimen can be used on a discretionary basis</w:t>
      </w:r>
      <w:r w:rsidR="00991839" w:rsidRPr="005F3C58">
        <w:t xml:space="preserve"> (</w:t>
      </w:r>
      <w:r w:rsidR="009C4469" w:rsidRPr="005F3C58">
        <w:t xml:space="preserve">in the STREAM trial, </w:t>
      </w:r>
      <w:r w:rsidR="00991839" w:rsidRPr="005F3C58">
        <w:t>it was found to be non-inferior to the conventional 18-20 month WHO regimen but bacteriologic outcomes were worse with the shorter regimen and there was a trend to worse outcomes in HIV-infected persons</w:t>
      </w:r>
      <w:r w:rsidR="006A1BA0" w:rsidRPr="005F3C58">
        <w:t xml:space="preserve"> in both arms</w:t>
      </w:r>
      <w:r w:rsidR="00853976" w:rsidRPr="005F3C58">
        <w:fldChar w:fldCharType="begin"/>
      </w:r>
      <w:r w:rsidR="00723591">
        <w:instrText xml:space="preserve"> ADDIN EN.CITE &lt;EndNote&gt;&lt;Cite ExcludeAuth="1"&gt;&lt;Year&gt;2018&lt;/Year&gt;&lt;RecNum&gt;60&lt;/RecNum&gt;&lt;DisplayText&gt;&lt;style face="superscript"&gt;2&lt;/style&gt;&lt;/DisplayText&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853976" w:rsidRPr="005F3C58">
        <w:fldChar w:fldCharType="separate"/>
      </w:r>
      <w:r w:rsidR="00511D80" w:rsidRPr="005F3C58">
        <w:rPr>
          <w:noProof/>
          <w:vertAlign w:val="superscript"/>
        </w:rPr>
        <w:t>2</w:t>
      </w:r>
      <w:r w:rsidR="00853976" w:rsidRPr="005F3C58">
        <w:fldChar w:fldCharType="end"/>
      </w:r>
      <w:r w:rsidR="00991839" w:rsidRPr="005F3C58">
        <w:t>)</w:t>
      </w:r>
      <w:r w:rsidRPr="005F3C58">
        <w:t xml:space="preserve">. We suggest that this regimen be used as an exception and provided there is </w:t>
      </w:r>
      <w:r w:rsidR="009C4469" w:rsidRPr="005F3C58">
        <w:t xml:space="preserve">(i) </w:t>
      </w:r>
      <w:r w:rsidRPr="005F3C58">
        <w:t xml:space="preserve">no proven or likely resistance to any component of the regimen (except isoniazid), </w:t>
      </w:r>
      <w:r w:rsidR="009C4469" w:rsidRPr="005F3C58">
        <w:t xml:space="preserve">(ii) </w:t>
      </w:r>
      <w:r w:rsidRPr="005F3C58">
        <w:t xml:space="preserve">there is access to baseline and longitudinal monitoring for hearing loss, </w:t>
      </w:r>
      <w:r w:rsidR="009C4469" w:rsidRPr="005F3C58">
        <w:t xml:space="preserve">(iii) </w:t>
      </w:r>
      <w:r w:rsidRPr="005F3C58">
        <w:t>FQ and SLID resistance have been excluded</w:t>
      </w:r>
      <w:r w:rsidR="001271B4" w:rsidRPr="005F3C58">
        <w:t xml:space="preserve">, and </w:t>
      </w:r>
      <w:r w:rsidR="009C4469" w:rsidRPr="005F3C58">
        <w:t xml:space="preserve">(iv) </w:t>
      </w:r>
      <w:r w:rsidR="001271B4" w:rsidRPr="005F3C58">
        <w:t>patients have been counselled about the risks of this regimen and agree to receive it</w:t>
      </w:r>
      <w:r w:rsidRPr="005F3C58">
        <w:t xml:space="preserve"> </w:t>
      </w:r>
      <w:r w:rsidR="00853976" w:rsidRPr="005F3C58">
        <w:fldChar w:fldCharType="begin"/>
      </w:r>
      <w:r w:rsidR="00723591">
        <w:instrText xml:space="preserve"> ADDIN EN.CITE &lt;EndNote&gt;&lt;Cite ExcludeAuth="1"&gt;&lt;Year&gt;2018&lt;/Year&gt;&lt;RecNum&gt;51&lt;/RecNum&gt;&lt;DisplayText&gt;&lt;style face="superscript"&gt;2,77&lt;/style&gt;&lt;/DisplayText&gt;&lt;record&gt;&lt;rec-number&gt;51&lt;/rec-number&gt;&lt;foreign-keys&gt;&lt;key app="EN" db-id="sxeprprst9pddce0ezovfteyp5ss9dtapd5a" timestamp="1549637938"&gt;51&lt;/key&gt;&lt;/foreign-keys&gt;&lt;ref-type name="Report"&gt;27&lt;/ref-type&gt;&lt;contributors&gt;&lt;/contributors&gt;&lt;titles&gt;&lt;title&gt;Rapid Communication: Key changes to treatment of multidrug- and rifampicin-resistant tuberculosis (MDR/RR-TB). Licence: CC BY-NC-SA 3.0 IGO.&lt;/title&gt;&lt;/titles&gt;&lt;volume&gt;WHO/CDS/TB/2018.18&lt;/volume&gt;&lt;dates&gt;&lt;year&gt;2018&lt;/year&gt;&lt;/dates&gt;&lt;pub-location&gt;http://www.who.int/tb/publications&lt;/pub-location&gt;&lt;publisher&gt;World Health Organization&lt;/publisher&gt;&lt;urls&gt;&lt;related-urls&gt;&lt;url&gt;http://www.who.int/tb/publications/2018/WHO_RapidCommunicationMDRTB.pdf?ua=1&lt;/url&gt;&lt;/related-urls&gt;&lt;/urls&gt;&lt;access-date&gt;25th September 2018&lt;/access-date&gt;&lt;/record&gt;&lt;/Cite&gt;&lt;Cite ExcludeAuth="1"&gt;&lt;Year&gt;2018&lt;/Year&gt;&lt;RecNum&gt;60&lt;/RecNum&gt;&lt;record&gt;&lt;rec-number&gt;60&lt;/rec-number&gt;&lt;foreign-keys&gt;&lt;key app="EN" db-id="sxeprprst9pddce0ezovfteyp5ss9dtapd5a" timestamp="1551081951"&gt;60&lt;/key&gt;&lt;/foreign-keys&gt;&lt;ref-type name="Report"&gt;27&lt;/ref-type&gt;&lt;contributors&gt;&lt;/contributors&gt;&lt;titles&gt;&lt;title&gt;WHO treatment guidelines for multidrug- and rifampicin-resistant tuberculosis 2018 update (pre-final text)&lt;/title&gt;&lt;/titles&gt;&lt;number&gt;WHO/CDS/TB/2018.15&lt;/number&gt;&lt;dates&gt;&lt;year&gt;2018&lt;/year&gt;&lt;/dates&gt;&lt;publisher&gt;World Health Organization&lt;/publisher&gt;&lt;urls&gt;&lt;related-urls&gt;&lt;url&gt;https://www.who.int/tb/publications/2018/Annexes_8-10.pdf&lt;/url&gt;&lt;/related-urls&gt;&lt;/urls&gt;&lt;/record&gt;&lt;/Cite&gt;&lt;/EndNote&gt;</w:instrText>
      </w:r>
      <w:r w:rsidR="00853976" w:rsidRPr="005F3C58">
        <w:fldChar w:fldCharType="separate"/>
      </w:r>
      <w:r w:rsidR="00723591" w:rsidRPr="00723591">
        <w:rPr>
          <w:noProof/>
          <w:vertAlign w:val="superscript"/>
        </w:rPr>
        <w:t>2,77</w:t>
      </w:r>
      <w:r w:rsidR="00853976" w:rsidRPr="005F3C58">
        <w:fldChar w:fldCharType="end"/>
      </w:r>
      <w:r w:rsidRPr="005F3C58">
        <w:t xml:space="preserve">. There should be clear plans to transitioning to an </w:t>
      </w:r>
      <w:r w:rsidR="009C4469" w:rsidRPr="005F3C58">
        <w:t>all-</w:t>
      </w:r>
      <w:r w:rsidRPr="005F3C58">
        <w:t>oral Group A-based regimen.</w:t>
      </w:r>
    </w:p>
    <w:p w14:paraId="30A6DA8D" w14:textId="77777777" w:rsidR="00631834" w:rsidRPr="005F3C58" w:rsidRDefault="00631834" w:rsidP="00631834"/>
    <w:p w14:paraId="0C1B1BE8" w14:textId="6B8900E6" w:rsidR="00631834" w:rsidRPr="005F3C58" w:rsidRDefault="00631834" w:rsidP="00631834">
      <w:pPr>
        <w:pBdr>
          <w:top w:val="single" w:sz="4" w:space="1" w:color="auto"/>
        </w:pBdr>
        <w:outlineLvl w:val="0"/>
        <w:rPr>
          <w:rFonts w:cstheme="minorHAnsi"/>
        </w:rPr>
      </w:pPr>
      <w:r w:rsidRPr="005F3C58">
        <w:rPr>
          <w:rFonts w:cstheme="minorHAnsi"/>
        </w:rPr>
        <w:t>FQ= fluoroquinolone; MDR-TB= multi-drug resistant TB</w:t>
      </w:r>
      <w:r w:rsidR="00FD3184">
        <w:rPr>
          <w:rFonts w:cstheme="minorHAnsi"/>
        </w:rPr>
        <w:t>; SLID=second-line injectable drug</w:t>
      </w:r>
      <w:r w:rsidR="00FD3184" w:rsidRPr="005F3C58">
        <w:rPr>
          <w:rFonts w:cstheme="minorHAnsi"/>
        </w:rPr>
        <w:t xml:space="preserve">. </w:t>
      </w:r>
    </w:p>
    <w:p w14:paraId="070A4E1B" w14:textId="77777777" w:rsidR="00631834" w:rsidRPr="005F3C58" w:rsidRDefault="00631834" w:rsidP="00631834">
      <w:pPr>
        <w:rPr>
          <w:rFonts w:cstheme="minorHAnsi"/>
        </w:rPr>
      </w:pPr>
      <w:r w:rsidRPr="005F3C58">
        <w:rPr>
          <w:rFonts w:cstheme="minorHAnsi"/>
          <w:vertAlign w:val="superscript"/>
        </w:rPr>
        <w:t>$</w:t>
      </w:r>
      <w:r w:rsidRPr="005F3C58">
        <w:rPr>
          <w:rFonts w:cstheme="minorHAnsi"/>
        </w:rPr>
        <w:t xml:space="preserve">Adapted with permission from Dheda K, Lancet, 2016 &amp; Dheda K, Lancet Resp Med, 2017 </w:t>
      </w:r>
    </w:p>
    <w:p w14:paraId="3163057A" w14:textId="77777777" w:rsidR="00631834" w:rsidRPr="005F3C58" w:rsidRDefault="00631834" w:rsidP="00631834">
      <w:pPr>
        <w:rPr>
          <w:rFonts w:cstheme="minorHAnsi"/>
        </w:rPr>
      </w:pPr>
      <w:r w:rsidRPr="005F3C58">
        <w:rPr>
          <w:rFonts w:cstheme="minorHAnsi"/>
        </w:rPr>
        <w:t xml:space="preserve"># Continuation phase: some group A drugs like bedaquiline and/ or linezolid may only be given for a limited period (e.g. ~6 months) and thus the period beyond this point may only contain a limited n umber of drugs. Depending on the length of the regimen and how long each drug is used, in specific instances, there may not be a continuation phase. </w:t>
      </w:r>
    </w:p>
    <w:p w14:paraId="3ED5DE7B" w14:textId="77777777" w:rsidR="00D96D4A" w:rsidRPr="005F3C58" w:rsidRDefault="00631834" w:rsidP="00631834">
      <w:pPr>
        <w:rPr>
          <w:rFonts w:cstheme="minorHAnsi"/>
        </w:rPr>
        <w:sectPr w:rsidR="00D96D4A" w:rsidRPr="005F3C58" w:rsidSect="00D96D4A">
          <w:pgSz w:w="16838" w:h="11906" w:orient="landscape"/>
          <w:pgMar w:top="1134" w:right="1134" w:bottom="1134" w:left="1134" w:header="709" w:footer="709" w:gutter="0"/>
          <w:cols w:space="708"/>
          <w:docGrid w:linePitch="360"/>
        </w:sectPr>
      </w:pPr>
      <w:r w:rsidRPr="005F3C58">
        <w:rPr>
          <w:rFonts w:cstheme="minorHAnsi"/>
        </w:rPr>
        <w:t>* See main text for the composition of WHO-recommended shorter course regimen.</w:t>
      </w:r>
    </w:p>
    <w:p w14:paraId="2DC4E143" w14:textId="77777777" w:rsidR="00631834" w:rsidRDefault="00631834" w:rsidP="00631834">
      <w:r>
        <w:lastRenderedPageBreak/>
        <w:t>REFERENCES</w:t>
      </w:r>
    </w:p>
    <w:p w14:paraId="7502933D" w14:textId="77777777" w:rsidR="00631834" w:rsidRDefault="00631834" w:rsidP="00631834"/>
    <w:p w14:paraId="7ED78B6F" w14:textId="77777777" w:rsidR="00631834" w:rsidRDefault="00631834" w:rsidP="00631834"/>
    <w:p w14:paraId="2E0D2054" w14:textId="77777777" w:rsidR="00631834" w:rsidRDefault="00631834" w:rsidP="00631834"/>
    <w:p w14:paraId="019AE983" w14:textId="6114E216" w:rsidR="00723591" w:rsidRPr="00723591" w:rsidRDefault="00853976" w:rsidP="00723591">
      <w:pPr>
        <w:pStyle w:val="EndNoteBibliography"/>
        <w:rPr>
          <w:noProof/>
        </w:rPr>
      </w:pPr>
      <w:r>
        <w:fldChar w:fldCharType="begin"/>
      </w:r>
      <w:r w:rsidR="00631834">
        <w:instrText xml:space="preserve"> ADDIN EN.REFLIST </w:instrText>
      </w:r>
      <w:r>
        <w:fldChar w:fldCharType="separate"/>
      </w:r>
      <w:r w:rsidR="00723591" w:rsidRPr="00723591">
        <w:rPr>
          <w:noProof/>
        </w:rPr>
        <w:t>1.</w:t>
      </w:r>
      <w:r w:rsidR="00723591" w:rsidRPr="00723591">
        <w:rPr>
          <w:noProof/>
        </w:rPr>
        <w:tab/>
        <w:t>The Collaborative Group for the Meta-Analysis of Individual Patient Data in MDR-TB treatment–2017: Nafees Ahmad, Shama D Ahuja OWA, Jan W C Alffenaar, Laura F Anderson, Parvaneh Baghaei, Didi Bang, Pennan M Barry, Mayara L Bastos,, Digamber Behera AB, Greg P Bisson, Martin Boeree, Maryline Bonnet, Sarah K Brode, James C M Brust, Ying Cai, Geisa F Carlessso,, et al. Treatment correlates of successful outcomes in pulmonary</w:t>
      </w:r>
      <w:r w:rsidR="00C05E5B">
        <w:rPr>
          <w:noProof/>
        </w:rPr>
        <w:t xml:space="preserve"> </w:t>
      </w:r>
      <w:r w:rsidR="00723591" w:rsidRPr="00723591">
        <w:rPr>
          <w:noProof/>
        </w:rPr>
        <w:t>multidrug-resistant tuberculosis: an individual patient data</w:t>
      </w:r>
    </w:p>
    <w:p w14:paraId="6538EFFA" w14:textId="48FBD34A" w:rsidR="00723591" w:rsidRPr="00723591" w:rsidRDefault="00723591" w:rsidP="00723591">
      <w:pPr>
        <w:pStyle w:val="EndNoteBibliography"/>
        <w:rPr>
          <w:noProof/>
        </w:rPr>
      </w:pPr>
      <w:r w:rsidRPr="00723591">
        <w:rPr>
          <w:noProof/>
        </w:rPr>
        <w:t xml:space="preserve">meta-analysis. </w:t>
      </w:r>
      <w:r w:rsidR="00C05E5B">
        <w:rPr>
          <w:i/>
          <w:noProof/>
        </w:rPr>
        <w:t xml:space="preserve">The Lancet </w:t>
      </w:r>
      <w:bookmarkStart w:id="2" w:name="_GoBack"/>
      <w:bookmarkEnd w:id="2"/>
      <w:r w:rsidRPr="00723591">
        <w:rPr>
          <w:noProof/>
        </w:rPr>
        <w:t xml:space="preserve">2018; </w:t>
      </w:r>
      <w:r w:rsidRPr="00C05E5B">
        <w:rPr>
          <w:noProof/>
        </w:rPr>
        <w:t>S0140-6736(18)31644-1</w:t>
      </w:r>
      <w:r w:rsidRPr="00723591">
        <w:rPr>
          <w:noProof/>
        </w:rPr>
        <w:t>.</w:t>
      </w:r>
    </w:p>
    <w:p w14:paraId="4C2E059F" w14:textId="77777777" w:rsidR="00723591" w:rsidRPr="00723591" w:rsidRDefault="00723591" w:rsidP="00723591">
      <w:pPr>
        <w:pStyle w:val="EndNoteBibliography"/>
        <w:rPr>
          <w:noProof/>
        </w:rPr>
      </w:pPr>
      <w:r w:rsidRPr="00723591">
        <w:rPr>
          <w:noProof/>
        </w:rPr>
        <w:t>2.</w:t>
      </w:r>
      <w:r w:rsidRPr="00723591">
        <w:rPr>
          <w:noProof/>
        </w:rPr>
        <w:tab/>
        <w:t>WHO treatment guidelines for multidrug- and rifampicin-resistant tuberculosis 2018 update (pre-final text): World Health Organization, 2018.</w:t>
      </w:r>
    </w:p>
    <w:p w14:paraId="32379905" w14:textId="77777777" w:rsidR="00723591" w:rsidRPr="00723591" w:rsidRDefault="00723591" w:rsidP="00723591">
      <w:pPr>
        <w:pStyle w:val="EndNoteBibliography"/>
        <w:rPr>
          <w:noProof/>
        </w:rPr>
      </w:pPr>
      <w:r w:rsidRPr="00723591">
        <w:rPr>
          <w:noProof/>
        </w:rPr>
        <w:t>3.</w:t>
      </w:r>
      <w:r w:rsidRPr="00723591">
        <w:rPr>
          <w:noProof/>
        </w:rPr>
        <w:tab/>
        <w:t xml:space="preserve">Lange C, Chesov D, Furin J, Udwadia Z, Dheda K. Revising the definition of extensively drug-resistant tuberculosis. </w:t>
      </w:r>
      <w:r w:rsidRPr="00723591">
        <w:rPr>
          <w:i/>
          <w:noProof/>
        </w:rPr>
        <w:t>Lancet Respir Med</w:t>
      </w:r>
      <w:r w:rsidRPr="00723591">
        <w:rPr>
          <w:noProof/>
        </w:rPr>
        <w:t xml:space="preserve"> 2018; </w:t>
      </w:r>
      <w:r w:rsidRPr="00723591">
        <w:rPr>
          <w:b/>
          <w:noProof/>
        </w:rPr>
        <w:t>6</w:t>
      </w:r>
      <w:r w:rsidRPr="00723591">
        <w:rPr>
          <w:noProof/>
        </w:rPr>
        <w:t>(12): 893-5.</w:t>
      </w:r>
    </w:p>
    <w:p w14:paraId="119FD4C7" w14:textId="77777777" w:rsidR="00723591" w:rsidRPr="00723591" w:rsidRDefault="00723591" w:rsidP="00723591">
      <w:pPr>
        <w:pStyle w:val="EndNoteBibliography"/>
        <w:rPr>
          <w:noProof/>
        </w:rPr>
      </w:pPr>
      <w:r w:rsidRPr="00723591">
        <w:rPr>
          <w:noProof/>
        </w:rPr>
        <w:t>4.</w:t>
      </w:r>
      <w:r w:rsidRPr="00723591">
        <w:rPr>
          <w:noProof/>
        </w:rPr>
        <w:tab/>
        <w:t xml:space="preserve">Migliori GB, Global Tuberculosis N. Evolution of programmatic definitions used in tuberculosis prevention and care. </w:t>
      </w:r>
      <w:r w:rsidRPr="00723591">
        <w:rPr>
          <w:i/>
          <w:noProof/>
        </w:rPr>
        <w:t>Clin Infect Dis</w:t>
      </w:r>
      <w:r w:rsidRPr="00723591">
        <w:rPr>
          <w:noProof/>
        </w:rPr>
        <w:t xml:space="preserve"> 2018.</w:t>
      </w:r>
    </w:p>
    <w:p w14:paraId="5C455A57" w14:textId="77777777" w:rsidR="00723591" w:rsidRPr="00723591" w:rsidRDefault="00723591" w:rsidP="00723591">
      <w:pPr>
        <w:pStyle w:val="EndNoteBibliography"/>
        <w:rPr>
          <w:noProof/>
        </w:rPr>
      </w:pPr>
      <w:r w:rsidRPr="00723591">
        <w:rPr>
          <w:noProof/>
        </w:rPr>
        <w:t>5.</w:t>
      </w:r>
      <w:r w:rsidRPr="00723591">
        <w:rPr>
          <w:noProof/>
        </w:rPr>
        <w:tab/>
        <w:t xml:space="preserve">Zhao Y, Fox T, Manning K, et al. Improved treatment outcomes with bedaquiline when substituted for second-line injectable agents in multidrug resistant tuberculosis: a retrospective cohort study. </w:t>
      </w:r>
      <w:r w:rsidRPr="00723591">
        <w:rPr>
          <w:i/>
          <w:noProof/>
        </w:rPr>
        <w:t>Clin Infect Dis</w:t>
      </w:r>
      <w:r w:rsidRPr="00723591">
        <w:rPr>
          <w:noProof/>
        </w:rPr>
        <w:t xml:space="preserve"> 2018.</w:t>
      </w:r>
    </w:p>
    <w:p w14:paraId="78585454" w14:textId="77777777" w:rsidR="00723591" w:rsidRPr="00723591" w:rsidRDefault="00723591" w:rsidP="00723591">
      <w:pPr>
        <w:pStyle w:val="EndNoteBibliography"/>
        <w:rPr>
          <w:noProof/>
        </w:rPr>
      </w:pPr>
      <w:r w:rsidRPr="00723591">
        <w:rPr>
          <w:noProof/>
        </w:rPr>
        <w:t>6.</w:t>
      </w:r>
      <w:r w:rsidRPr="00723591">
        <w:rPr>
          <w:noProof/>
        </w:rPr>
        <w:tab/>
        <w:t xml:space="preserve">Shean K, Streicher E, Pieterson E, et al. Drug-associated adverse events and their relationship with outcomes in patients receiving treatment for extensively drug-resistant tuberculosis in South Africa. </w:t>
      </w:r>
      <w:r w:rsidRPr="00723591">
        <w:rPr>
          <w:i/>
          <w:noProof/>
        </w:rPr>
        <w:t>PloS one</w:t>
      </w:r>
      <w:r w:rsidRPr="00723591">
        <w:rPr>
          <w:noProof/>
        </w:rPr>
        <w:t xml:space="preserve"> 2013; </w:t>
      </w:r>
      <w:r w:rsidRPr="00723591">
        <w:rPr>
          <w:b/>
          <w:noProof/>
        </w:rPr>
        <w:t>8</w:t>
      </w:r>
      <w:r w:rsidRPr="00723591">
        <w:rPr>
          <w:noProof/>
        </w:rPr>
        <w:t>(5): e63057.</w:t>
      </w:r>
    </w:p>
    <w:p w14:paraId="0633FC80" w14:textId="77777777" w:rsidR="00723591" w:rsidRPr="00723591" w:rsidRDefault="00723591" w:rsidP="00723591">
      <w:pPr>
        <w:pStyle w:val="EndNoteBibliography"/>
        <w:rPr>
          <w:noProof/>
        </w:rPr>
      </w:pPr>
      <w:r w:rsidRPr="00723591">
        <w:rPr>
          <w:noProof/>
        </w:rPr>
        <w:t>7.</w:t>
      </w:r>
      <w:r w:rsidRPr="00723591">
        <w:rPr>
          <w:noProof/>
        </w:rPr>
        <w:tab/>
        <w:t xml:space="preserve">Seddon JA, Schaaf HS, Marais BJ, et al. Time to act on injectable-free regimens for children with multidrug-resistant tuberculosis. </w:t>
      </w:r>
      <w:r w:rsidRPr="00723591">
        <w:rPr>
          <w:i/>
          <w:noProof/>
        </w:rPr>
        <w:t>Lancet Respir Med</w:t>
      </w:r>
      <w:r w:rsidRPr="00723591">
        <w:rPr>
          <w:noProof/>
        </w:rPr>
        <w:t xml:space="preserve"> 2018; </w:t>
      </w:r>
      <w:r w:rsidRPr="00723591">
        <w:rPr>
          <w:b/>
          <w:noProof/>
        </w:rPr>
        <w:t>6</w:t>
      </w:r>
      <w:r w:rsidRPr="00723591">
        <w:rPr>
          <w:noProof/>
        </w:rPr>
        <w:t>(9): 662-4.</w:t>
      </w:r>
    </w:p>
    <w:p w14:paraId="4DF1E457" w14:textId="77777777" w:rsidR="00723591" w:rsidRPr="00723591" w:rsidRDefault="00723591" w:rsidP="00723591">
      <w:pPr>
        <w:pStyle w:val="EndNoteBibliography"/>
        <w:rPr>
          <w:noProof/>
        </w:rPr>
      </w:pPr>
      <w:r w:rsidRPr="00723591">
        <w:rPr>
          <w:noProof/>
        </w:rPr>
        <w:t>8.</w:t>
      </w:r>
      <w:r w:rsidRPr="00723591">
        <w:rPr>
          <w:noProof/>
        </w:rPr>
        <w:tab/>
        <w:t xml:space="preserve">Cegielski JP, Kurbatova E, van der Walt M, et al. Multidrug-Resistant Tuberculosis Treatment Outcomes in Relation to Treatment and Initial Versus Acquired Second-Line Drug Resistance. </w:t>
      </w:r>
      <w:r w:rsidRPr="00723591">
        <w:rPr>
          <w:i/>
          <w:noProof/>
        </w:rPr>
        <w:t>Clin Infect Dis</w:t>
      </w:r>
      <w:r w:rsidRPr="00723591">
        <w:rPr>
          <w:noProof/>
        </w:rPr>
        <w:t xml:space="preserve"> 2016; </w:t>
      </w:r>
      <w:r w:rsidRPr="00723591">
        <w:rPr>
          <w:b/>
          <w:noProof/>
        </w:rPr>
        <w:t>62</w:t>
      </w:r>
      <w:r w:rsidRPr="00723591">
        <w:rPr>
          <w:noProof/>
        </w:rPr>
        <w:t>(4): 418-30.</w:t>
      </w:r>
    </w:p>
    <w:p w14:paraId="52AFF733" w14:textId="77777777" w:rsidR="00723591" w:rsidRPr="00723591" w:rsidRDefault="00723591" w:rsidP="00723591">
      <w:pPr>
        <w:pStyle w:val="EndNoteBibliography"/>
        <w:rPr>
          <w:noProof/>
        </w:rPr>
      </w:pPr>
      <w:r w:rsidRPr="00723591">
        <w:rPr>
          <w:noProof/>
        </w:rPr>
        <w:t>9.</w:t>
      </w:r>
      <w:r w:rsidRPr="00723591">
        <w:rPr>
          <w:noProof/>
        </w:rPr>
        <w:tab/>
        <w:t xml:space="preserve">Olayanju O, Limberis J, Esmail A, et al. Long-term bedaquiline-related treatment outcomes in patients with extensively drug-resistant tuberculosis from South Africa. </w:t>
      </w:r>
      <w:r w:rsidRPr="00723591">
        <w:rPr>
          <w:i/>
          <w:noProof/>
        </w:rPr>
        <w:t>Eur Respir J</w:t>
      </w:r>
      <w:r w:rsidRPr="00723591">
        <w:rPr>
          <w:noProof/>
        </w:rPr>
        <w:t xml:space="preserve"> 2018; </w:t>
      </w:r>
      <w:r w:rsidRPr="00723591">
        <w:rPr>
          <w:b/>
          <w:noProof/>
        </w:rPr>
        <w:t>51</w:t>
      </w:r>
      <w:r w:rsidRPr="00723591">
        <w:rPr>
          <w:noProof/>
        </w:rPr>
        <w:t>(5).</w:t>
      </w:r>
    </w:p>
    <w:p w14:paraId="1B967362" w14:textId="77777777" w:rsidR="00723591" w:rsidRPr="00723591" w:rsidRDefault="00723591" w:rsidP="00723591">
      <w:pPr>
        <w:pStyle w:val="EndNoteBibliography"/>
        <w:rPr>
          <w:noProof/>
        </w:rPr>
      </w:pPr>
      <w:r w:rsidRPr="00723591">
        <w:rPr>
          <w:noProof/>
        </w:rPr>
        <w:t>10.</w:t>
      </w:r>
      <w:r w:rsidRPr="00723591">
        <w:rPr>
          <w:noProof/>
        </w:rPr>
        <w:tab/>
        <w:t xml:space="preserve">Diacon AH, Pym A, Grobusch MP, et al. Multidrug-resistant tuberculosis and culture conversion with bedaquiline. </w:t>
      </w:r>
      <w:r w:rsidRPr="00723591">
        <w:rPr>
          <w:i/>
          <w:noProof/>
        </w:rPr>
        <w:t>The New England journal of medicine</w:t>
      </w:r>
      <w:r w:rsidRPr="00723591">
        <w:rPr>
          <w:noProof/>
        </w:rPr>
        <w:t xml:space="preserve"> 2014; </w:t>
      </w:r>
      <w:r w:rsidRPr="00723591">
        <w:rPr>
          <w:b/>
          <w:noProof/>
        </w:rPr>
        <w:t>371</w:t>
      </w:r>
      <w:r w:rsidRPr="00723591">
        <w:rPr>
          <w:noProof/>
        </w:rPr>
        <w:t>(8): 723-32.</w:t>
      </w:r>
    </w:p>
    <w:p w14:paraId="51D06073" w14:textId="77777777" w:rsidR="00723591" w:rsidRPr="00723591" w:rsidRDefault="00723591" w:rsidP="00723591">
      <w:pPr>
        <w:pStyle w:val="EndNoteBibliography"/>
        <w:rPr>
          <w:noProof/>
        </w:rPr>
      </w:pPr>
      <w:r w:rsidRPr="00723591">
        <w:rPr>
          <w:noProof/>
        </w:rPr>
        <w:t>11.</w:t>
      </w:r>
      <w:r w:rsidRPr="00723591">
        <w:rPr>
          <w:noProof/>
        </w:rPr>
        <w:tab/>
        <w:t xml:space="preserve">Schnippel K, Ndjeka N, Maartens G, et al. Effect of bedaquiline on mortality in South African patients with drug-resistant tuberculosis: a retrospective cohort study. </w:t>
      </w:r>
      <w:r w:rsidRPr="00723591">
        <w:rPr>
          <w:i/>
          <w:noProof/>
        </w:rPr>
        <w:t>Lancet Respir Med</w:t>
      </w:r>
      <w:r w:rsidRPr="00723591">
        <w:rPr>
          <w:noProof/>
        </w:rPr>
        <w:t xml:space="preserve"> 2018.</w:t>
      </w:r>
    </w:p>
    <w:p w14:paraId="657483B4" w14:textId="77777777" w:rsidR="00723591" w:rsidRPr="00723591" w:rsidRDefault="00723591" w:rsidP="00723591">
      <w:pPr>
        <w:pStyle w:val="EndNoteBibliography"/>
        <w:rPr>
          <w:noProof/>
        </w:rPr>
      </w:pPr>
      <w:r w:rsidRPr="00723591">
        <w:rPr>
          <w:noProof/>
        </w:rPr>
        <w:t>12.</w:t>
      </w:r>
      <w:r w:rsidRPr="00723591">
        <w:rPr>
          <w:noProof/>
        </w:rPr>
        <w:tab/>
        <w:t xml:space="preserve">Lee M, Lee J, Carroll MW, et al. Linezolid for treatment of chronic extensively drug-resistant tuberculosis. </w:t>
      </w:r>
      <w:r w:rsidRPr="00723591">
        <w:rPr>
          <w:i/>
          <w:noProof/>
        </w:rPr>
        <w:t>The New England journal of medicine</w:t>
      </w:r>
      <w:r w:rsidRPr="00723591">
        <w:rPr>
          <w:noProof/>
        </w:rPr>
        <w:t xml:space="preserve"> 2012; </w:t>
      </w:r>
      <w:r w:rsidRPr="00723591">
        <w:rPr>
          <w:b/>
          <w:noProof/>
        </w:rPr>
        <w:t>367</w:t>
      </w:r>
      <w:r w:rsidRPr="00723591">
        <w:rPr>
          <w:noProof/>
        </w:rPr>
        <w:t>(16): 1508-18.</w:t>
      </w:r>
    </w:p>
    <w:p w14:paraId="0FDB2DFF" w14:textId="77777777" w:rsidR="00723591" w:rsidRPr="00723591" w:rsidRDefault="00723591" w:rsidP="00723591">
      <w:pPr>
        <w:pStyle w:val="EndNoteBibliography"/>
        <w:rPr>
          <w:noProof/>
        </w:rPr>
      </w:pPr>
      <w:r w:rsidRPr="00723591">
        <w:rPr>
          <w:noProof/>
        </w:rPr>
        <w:t>13.</w:t>
      </w:r>
      <w:r w:rsidRPr="00723591">
        <w:rPr>
          <w:noProof/>
        </w:rPr>
        <w:tab/>
        <w:t xml:space="preserve">Ndjeka N, Conradie F, Schnippel K, et al. Treatment of drug-resistant tuberculosis with bedaquiline in a high HIV prevalence setting: an interim cohort analysis. </w:t>
      </w:r>
      <w:r w:rsidRPr="00723591">
        <w:rPr>
          <w:i/>
          <w:noProof/>
        </w:rPr>
        <w:t>The international journal of tuberculosis and lung disease : the official journal of the International Union against Tuberculosis and Lung Disease</w:t>
      </w:r>
      <w:r w:rsidRPr="00723591">
        <w:rPr>
          <w:noProof/>
        </w:rPr>
        <w:t xml:space="preserve"> 2015; </w:t>
      </w:r>
      <w:r w:rsidRPr="00723591">
        <w:rPr>
          <w:b/>
          <w:noProof/>
        </w:rPr>
        <w:t>19</w:t>
      </w:r>
      <w:r w:rsidRPr="00723591">
        <w:rPr>
          <w:noProof/>
        </w:rPr>
        <w:t>(8): 979-85.</w:t>
      </w:r>
    </w:p>
    <w:p w14:paraId="19758384" w14:textId="77777777" w:rsidR="00723591" w:rsidRPr="00723591" w:rsidRDefault="00723591" w:rsidP="00723591">
      <w:pPr>
        <w:pStyle w:val="EndNoteBibliography"/>
        <w:rPr>
          <w:noProof/>
        </w:rPr>
      </w:pPr>
      <w:r w:rsidRPr="00723591">
        <w:rPr>
          <w:noProof/>
        </w:rPr>
        <w:t>14.</w:t>
      </w:r>
      <w:r w:rsidRPr="00723591">
        <w:rPr>
          <w:noProof/>
        </w:rPr>
        <w:tab/>
        <w:t xml:space="preserve">Borisov SE, D'Ambrosio L, Centis R, et al. Outcomes of patients with drug-resistant-tuberculosis treated with bedaquiline-containing regimens and undergoing adjunctive surgery. </w:t>
      </w:r>
      <w:r w:rsidRPr="00723591">
        <w:rPr>
          <w:i/>
          <w:noProof/>
        </w:rPr>
        <w:t>J Infect</w:t>
      </w:r>
      <w:r w:rsidRPr="00723591">
        <w:rPr>
          <w:noProof/>
        </w:rPr>
        <w:t xml:space="preserve"> 2018.</w:t>
      </w:r>
    </w:p>
    <w:p w14:paraId="0591D97F" w14:textId="77777777" w:rsidR="00723591" w:rsidRPr="00723591" w:rsidRDefault="00723591" w:rsidP="00723591">
      <w:pPr>
        <w:pStyle w:val="EndNoteBibliography"/>
        <w:rPr>
          <w:noProof/>
        </w:rPr>
      </w:pPr>
      <w:r w:rsidRPr="00723591">
        <w:rPr>
          <w:noProof/>
        </w:rPr>
        <w:t>15.</w:t>
      </w:r>
      <w:r w:rsidRPr="00723591">
        <w:rPr>
          <w:noProof/>
        </w:rPr>
        <w:tab/>
        <w:t xml:space="preserve">von Groote-Bidlingmaier F, Patientia R, Sanchez E, et al. Efficacy and safety of delamanid in combination with an optimised background regimen for treatment of multidrug-resistant tuberculosis: a multicentre, randomised, double-blind, placebo-controlled, parallel group phase 3 trial. </w:t>
      </w:r>
      <w:r w:rsidRPr="00723591">
        <w:rPr>
          <w:i/>
          <w:noProof/>
        </w:rPr>
        <w:t>Lancet Respir Med</w:t>
      </w:r>
      <w:r w:rsidRPr="00723591">
        <w:rPr>
          <w:noProof/>
        </w:rPr>
        <w:t xml:space="preserve"> 2019.</w:t>
      </w:r>
    </w:p>
    <w:p w14:paraId="3424FB58" w14:textId="77777777" w:rsidR="00723591" w:rsidRPr="00723591" w:rsidRDefault="00723591" w:rsidP="00723591">
      <w:pPr>
        <w:pStyle w:val="EndNoteBibliography"/>
        <w:rPr>
          <w:noProof/>
        </w:rPr>
      </w:pPr>
      <w:r w:rsidRPr="00723591">
        <w:rPr>
          <w:noProof/>
        </w:rPr>
        <w:t>16.</w:t>
      </w:r>
      <w:r w:rsidRPr="00723591">
        <w:rPr>
          <w:noProof/>
        </w:rPr>
        <w:tab/>
        <w:t xml:space="preserve">Millard J, Pertinez H, Bonnett L, et al. Linezolid pharmacokinetics in MDR-TB: a systematic review, meta-analysis and Monte Carlo simulation. </w:t>
      </w:r>
      <w:r w:rsidRPr="00723591">
        <w:rPr>
          <w:i/>
          <w:noProof/>
        </w:rPr>
        <w:t>J Antimicrob Chemother</w:t>
      </w:r>
      <w:r w:rsidRPr="00723591">
        <w:rPr>
          <w:noProof/>
        </w:rPr>
        <w:t xml:space="preserve"> 2018.</w:t>
      </w:r>
    </w:p>
    <w:p w14:paraId="541B7133" w14:textId="77777777" w:rsidR="00723591" w:rsidRPr="00723591" w:rsidRDefault="00723591" w:rsidP="00723591">
      <w:pPr>
        <w:pStyle w:val="EndNoteBibliography"/>
        <w:rPr>
          <w:noProof/>
        </w:rPr>
      </w:pPr>
      <w:r w:rsidRPr="00723591">
        <w:rPr>
          <w:noProof/>
        </w:rPr>
        <w:t>17.</w:t>
      </w:r>
      <w:r w:rsidRPr="00723591">
        <w:rPr>
          <w:noProof/>
        </w:rPr>
        <w:tab/>
        <w:t xml:space="preserve">Vazquez JA, Arnold AC, Swanson RN, Biswas P, Bassetti M. Safety of long-term use of linezolid: results of an open-label study. </w:t>
      </w:r>
      <w:r w:rsidRPr="00723591">
        <w:rPr>
          <w:i/>
          <w:noProof/>
        </w:rPr>
        <w:t>Ther Clin Risk Manag</w:t>
      </w:r>
      <w:r w:rsidRPr="00723591">
        <w:rPr>
          <w:noProof/>
        </w:rPr>
        <w:t xml:space="preserve"> 2016; </w:t>
      </w:r>
      <w:r w:rsidRPr="00723591">
        <w:rPr>
          <w:b/>
          <w:noProof/>
        </w:rPr>
        <w:t>12</w:t>
      </w:r>
      <w:r w:rsidRPr="00723591">
        <w:rPr>
          <w:noProof/>
        </w:rPr>
        <w:t>: 1347-54.</w:t>
      </w:r>
    </w:p>
    <w:p w14:paraId="5529D40D" w14:textId="77777777" w:rsidR="00723591" w:rsidRPr="00723591" w:rsidRDefault="00723591" w:rsidP="00723591">
      <w:pPr>
        <w:pStyle w:val="EndNoteBibliography"/>
        <w:rPr>
          <w:noProof/>
        </w:rPr>
      </w:pPr>
      <w:r w:rsidRPr="00723591">
        <w:rPr>
          <w:noProof/>
        </w:rPr>
        <w:t>18.</w:t>
      </w:r>
      <w:r w:rsidRPr="00723591">
        <w:rPr>
          <w:noProof/>
        </w:rPr>
        <w:tab/>
        <w:t xml:space="preserve">Zhang X, Falagas ME, Vardakas KZ, et al. Systematic review and meta-analysis of the efficacy and safety of therapy with linezolid containing regimens in the treatment of multidrug-resistant and extensively drug-resistant tuberculosis. </w:t>
      </w:r>
      <w:r w:rsidRPr="00723591">
        <w:rPr>
          <w:i/>
          <w:noProof/>
        </w:rPr>
        <w:t>J Thorac Dis</w:t>
      </w:r>
      <w:r w:rsidRPr="00723591">
        <w:rPr>
          <w:noProof/>
        </w:rPr>
        <w:t xml:space="preserve"> 2015; </w:t>
      </w:r>
      <w:r w:rsidRPr="00723591">
        <w:rPr>
          <w:b/>
          <w:noProof/>
        </w:rPr>
        <w:t>7</w:t>
      </w:r>
      <w:r w:rsidRPr="00723591">
        <w:rPr>
          <w:noProof/>
        </w:rPr>
        <w:t>(4): 603-15.</w:t>
      </w:r>
    </w:p>
    <w:p w14:paraId="2936FE40" w14:textId="77777777" w:rsidR="00723591" w:rsidRPr="00723591" w:rsidRDefault="00723591" w:rsidP="00723591">
      <w:pPr>
        <w:pStyle w:val="EndNoteBibliography"/>
        <w:rPr>
          <w:noProof/>
        </w:rPr>
      </w:pPr>
      <w:r w:rsidRPr="00723591">
        <w:rPr>
          <w:noProof/>
        </w:rPr>
        <w:t>19.</w:t>
      </w:r>
      <w:r w:rsidRPr="00723591">
        <w:rPr>
          <w:noProof/>
        </w:rPr>
        <w:tab/>
        <w:t xml:space="preserve">Francesca Conradie AD, Pauline Howell, Daniel Everitt, Angela Crook, Carl Mendel, Erica Egizi, Joanna Moreira, Juliano Timm, Timothy McHugh, Genevieve Wills, Christo Van Niekerk, Mengchun Li, </w:t>
      </w:r>
      <w:r w:rsidRPr="00723591">
        <w:rPr>
          <w:noProof/>
        </w:rPr>
        <w:lastRenderedPageBreak/>
        <w:t>Morounfolu Olugbosi, Melvin Spigelman. Sustained high rate of successful treatment outcomes: Interim results of 75 patients in the Nix-TB clinical study of pretomanid, bedaquiline and linezolid.  The 49th Union Conference on Lung Health; 2018 25th October 2018; Hague, Netherlands: The Union; 2018.</w:t>
      </w:r>
    </w:p>
    <w:p w14:paraId="3DDE3E8F" w14:textId="77777777" w:rsidR="00723591" w:rsidRPr="00723591" w:rsidRDefault="00723591" w:rsidP="00723591">
      <w:pPr>
        <w:pStyle w:val="EndNoteBibliography"/>
        <w:rPr>
          <w:noProof/>
        </w:rPr>
      </w:pPr>
      <w:r w:rsidRPr="00723591">
        <w:rPr>
          <w:noProof/>
        </w:rPr>
        <w:t>20.</w:t>
      </w:r>
      <w:r w:rsidRPr="00723591">
        <w:rPr>
          <w:noProof/>
        </w:rPr>
        <w:tab/>
        <w:t>Clinical Guidelines &amp; Standard Operating Procedure for the Implementation of the Short &amp; Long DR-TB regimens for Adults, Adolescents and Children. Westerncape.gov.za: Department of Health, Western Cape Government.</w:t>
      </w:r>
    </w:p>
    <w:p w14:paraId="742E11A0" w14:textId="77777777" w:rsidR="00723591" w:rsidRPr="00723591" w:rsidRDefault="00723591" w:rsidP="00723591">
      <w:pPr>
        <w:pStyle w:val="EndNoteBibliography"/>
        <w:rPr>
          <w:noProof/>
        </w:rPr>
      </w:pPr>
      <w:r w:rsidRPr="00723591">
        <w:rPr>
          <w:noProof/>
        </w:rPr>
        <w:t>21.</w:t>
      </w:r>
      <w:r w:rsidRPr="00723591">
        <w:rPr>
          <w:noProof/>
        </w:rPr>
        <w:tab/>
        <w:t xml:space="preserve">Van Deun A, Aung KJM, Halim MA, et al. Short, highly effective, and inexpensive standardized treatment of multidrug-resistant tuberculosis. </w:t>
      </w:r>
      <w:r w:rsidRPr="00723591">
        <w:rPr>
          <w:i/>
          <w:noProof/>
        </w:rPr>
        <w:t>Am J Respir Crit Care Med</w:t>
      </w:r>
      <w:r w:rsidRPr="00723591">
        <w:rPr>
          <w:noProof/>
        </w:rPr>
        <w:t xml:space="preserve"> 2010; </w:t>
      </w:r>
      <w:r w:rsidRPr="00723591">
        <w:rPr>
          <w:b/>
          <w:noProof/>
        </w:rPr>
        <w:t>182</w:t>
      </w:r>
      <w:r w:rsidRPr="00723591">
        <w:rPr>
          <w:noProof/>
        </w:rPr>
        <w:t>: 684-92.</w:t>
      </w:r>
    </w:p>
    <w:p w14:paraId="26BB7252" w14:textId="77777777" w:rsidR="00723591" w:rsidRPr="00723591" w:rsidRDefault="00723591" w:rsidP="00723591">
      <w:pPr>
        <w:pStyle w:val="EndNoteBibliography"/>
        <w:rPr>
          <w:noProof/>
        </w:rPr>
      </w:pPr>
      <w:r w:rsidRPr="00723591">
        <w:rPr>
          <w:noProof/>
        </w:rPr>
        <w:t>22.</w:t>
      </w:r>
      <w:r w:rsidRPr="00723591">
        <w:rPr>
          <w:noProof/>
        </w:rPr>
        <w:tab/>
        <w:t xml:space="preserve">Piubello A, Harouna SH, Souleymane MB, et al. High cure rate with standardised short-course multidrug-resistant tuberculosis treatment in Niger: no relapses. </w:t>
      </w:r>
      <w:r w:rsidRPr="00723591">
        <w:rPr>
          <w:i/>
          <w:noProof/>
        </w:rPr>
        <w:t>The international journal of tuberculosis and lung disease : the official journal of the International Union against Tuberculosis and Lung Disease</w:t>
      </w:r>
      <w:r w:rsidRPr="00723591">
        <w:rPr>
          <w:noProof/>
        </w:rPr>
        <w:t xml:space="preserve"> 2014; </w:t>
      </w:r>
      <w:r w:rsidRPr="00723591">
        <w:rPr>
          <w:b/>
          <w:noProof/>
        </w:rPr>
        <w:t>18</w:t>
      </w:r>
      <w:r w:rsidRPr="00723591">
        <w:rPr>
          <w:noProof/>
        </w:rPr>
        <w:t>(10): 1188-94.</w:t>
      </w:r>
    </w:p>
    <w:p w14:paraId="44BE2B5D" w14:textId="77777777" w:rsidR="00723591" w:rsidRPr="00723591" w:rsidRDefault="00723591" w:rsidP="00723591">
      <w:pPr>
        <w:pStyle w:val="EndNoteBibliography"/>
        <w:rPr>
          <w:noProof/>
        </w:rPr>
      </w:pPr>
      <w:r w:rsidRPr="00723591">
        <w:rPr>
          <w:noProof/>
        </w:rPr>
        <w:t>23.</w:t>
      </w:r>
      <w:r w:rsidRPr="00723591">
        <w:rPr>
          <w:noProof/>
        </w:rPr>
        <w:tab/>
        <w:t xml:space="preserve">Trebucq A, Schwoebel V, Kashongwe Z, et al. Treatment outcome with a short multidrug-resistant tuberculosis regimen in nine African countries. </w:t>
      </w:r>
      <w:r w:rsidRPr="00723591">
        <w:rPr>
          <w:i/>
          <w:noProof/>
        </w:rPr>
        <w:t>The international journal of tuberculosis and lung disease : the official journal of the International Union against Tuberculosis and Lung Disease</w:t>
      </w:r>
      <w:r w:rsidRPr="00723591">
        <w:rPr>
          <w:noProof/>
        </w:rPr>
        <w:t xml:space="preserve"> 2018; </w:t>
      </w:r>
      <w:r w:rsidRPr="00723591">
        <w:rPr>
          <w:b/>
          <w:noProof/>
        </w:rPr>
        <w:t>22</w:t>
      </w:r>
      <w:r w:rsidRPr="00723591">
        <w:rPr>
          <w:noProof/>
        </w:rPr>
        <w:t>(1): 17-25.</w:t>
      </w:r>
    </w:p>
    <w:p w14:paraId="6A581500" w14:textId="77777777" w:rsidR="00723591" w:rsidRPr="00723591" w:rsidRDefault="00723591" w:rsidP="00723591">
      <w:pPr>
        <w:pStyle w:val="EndNoteBibliography"/>
        <w:rPr>
          <w:noProof/>
        </w:rPr>
      </w:pPr>
      <w:r w:rsidRPr="00723591">
        <w:rPr>
          <w:noProof/>
        </w:rPr>
        <w:t>24.</w:t>
      </w:r>
      <w:r w:rsidRPr="00723591">
        <w:rPr>
          <w:noProof/>
        </w:rPr>
        <w:tab/>
        <w:t>Position Statement on the Continued Use of the Shorter MDR-TB Treatment Regimen following an Expedited Review of the STREAM Stage 1 Preliminary Results. Geneva: The World Health Organization, 2018.</w:t>
      </w:r>
    </w:p>
    <w:p w14:paraId="37EBEEFD" w14:textId="77777777" w:rsidR="00723591" w:rsidRPr="00723591" w:rsidRDefault="00723591" w:rsidP="00723591">
      <w:pPr>
        <w:pStyle w:val="EndNoteBibliography"/>
        <w:rPr>
          <w:noProof/>
        </w:rPr>
      </w:pPr>
      <w:r w:rsidRPr="00723591">
        <w:rPr>
          <w:noProof/>
        </w:rPr>
        <w:t>25.</w:t>
      </w:r>
      <w:r w:rsidRPr="00723591">
        <w:rPr>
          <w:noProof/>
        </w:rPr>
        <w:tab/>
        <w:t xml:space="preserve">Lange C, Chesov D, Heyckendorf J, Leung CC, Udwadia Z, Dheda K. Drug-resistant tuberculosis: An update on disease burden, diagnosis and treatment. </w:t>
      </w:r>
      <w:r w:rsidRPr="00723591">
        <w:rPr>
          <w:i/>
          <w:noProof/>
        </w:rPr>
        <w:t>Respirology</w:t>
      </w:r>
      <w:r w:rsidRPr="00723591">
        <w:rPr>
          <w:noProof/>
        </w:rPr>
        <w:t xml:space="preserve"> 2018; </w:t>
      </w:r>
      <w:r w:rsidRPr="00723591">
        <w:rPr>
          <w:b/>
          <w:noProof/>
        </w:rPr>
        <w:t>23</w:t>
      </w:r>
      <w:r w:rsidRPr="00723591">
        <w:rPr>
          <w:noProof/>
        </w:rPr>
        <w:t>(7): 656-73.</w:t>
      </w:r>
    </w:p>
    <w:p w14:paraId="51E6FD36" w14:textId="77777777" w:rsidR="00723591" w:rsidRPr="00723591" w:rsidRDefault="00723591" w:rsidP="00723591">
      <w:pPr>
        <w:pStyle w:val="EndNoteBibliography"/>
        <w:rPr>
          <w:noProof/>
        </w:rPr>
      </w:pPr>
      <w:r w:rsidRPr="00723591">
        <w:rPr>
          <w:noProof/>
        </w:rPr>
        <w:t>26.</w:t>
      </w:r>
      <w:r w:rsidRPr="00723591">
        <w:rPr>
          <w:noProof/>
        </w:rPr>
        <w:tab/>
        <w:t>Organization WH. Guidelines for treatment of drug-susceptible tuberculosis and patient care, 2017 update. . Geneva: World Health Organization, 2017.</w:t>
      </w:r>
    </w:p>
    <w:p w14:paraId="27C52AC1" w14:textId="77777777" w:rsidR="00723591" w:rsidRPr="00723591" w:rsidRDefault="00723591" w:rsidP="00723591">
      <w:pPr>
        <w:pStyle w:val="EndNoteBibliography"/>
        <w:rPr>
          <w:noProof/>
        </w:rPr>
      </w:pPr>
      <w:r w:rsidRPr="00723591">
        <w:rPr>
          <w:noProof/>
        </w:rPr>
        <w:t>27.</w:t>
      </w:r>
      <w:r w:rsidRPr="00723591">
        <w:rPr>
          <w:noProof/>
        </w:rPr>
        <w:tab/>
        <w:t xml:space="preserve">Ismail NA, Omar SV, Joseph L, et al. Defining Bedaquiline Susceptibility, Resistance, Cross-Resistance and Associated Genetic Determinants: A Retrospective Cohort Study. </w:t>
      </w:r>
      <w:r w:rsidRPr="00723591">
        <w:rPr>
          <w:i/>
          <w:noProof/>
        </w:rPr>
        <w:t>EBioMedicine</w:t>
      </w:r>
      <w:r w:rsidRPr="00723591">
        <w:rPr>
          <w:noProof/>
        </w:rPr>
        <w:t xml:space="preserve"> 2018; </w:t>
      </w:r>
      <w:r w:rsidRPr="00723591">
        <w:rPr>
          <w:b/>
          <w:noProof/>
        </w:rPr>
        <w:t>28</w:t>
      </w:r>
      <w:r w:rsidRPr="00723591">
        <w:rPr>
          <w:noProof/>
        </w:rPr>
        <w:t>: 136-42.</w:t>
      </w:r>
    </w:p>
    <w:p w14:paraId="3E40FC47" w14:textId="77777777" w:rsidR="00723591" w:rsidRPr="00723591" w:rsidRDefault="00723591" w:rsidP="00723591">
      <w:pPr>
        <w:pStyle w:val="EndNoteBibliography"/>
        <w:rPr>
          <w:noProof/>
        </w:rPr>
      </w:pPr>
      <w:r w:rsidRPr="00723591">
        <w:rPr>
          <w:noProof/>
        </w:rPr>
        <w:t>28.</w:t>
      </w:r>
      <w:r w:rsidRPr="00723591">
        <w:rPr>
          <w:noProof/>
        </w:rPr>
        <w:tab/>
        <w:t xml:space="preserve">Gupta R, Wells CD. Pan-tuberculosis regimens: re-framing the argument. </w:t>
      </w:r>
      <w:r w:rsidRPr="00723591">
        <w:rPr>
          <w:i/>
          <w:noProof/>
        </w:rPr>
        <w:t>Lancet Respir Med</w:t>
      </w:r>
      <w:r w:rsidRPr="00723591">
        <w:rPr>
          <w:noProof/>
        </w:rPr>
        <w:t xml:space="preserve"> 2018; </w:t>
      </w:r>
      <w:r w:rsidRPr="00723591">
        <w:rPr>
          <w:b/>
          <w:noProof/>
        </w:rPr>
        <w:t>6</w:t>
      </w:r>
      <w:r w:rsidRPr="00723591">
        <w:rPr>
          <w:noProof/>
        </w:rPr>
        <w:t>(7): e28.</w:t>
      </w:r>
    </w:p>
    <w:p w14:paraId="4CC0AF5F" w14:textId="77777777" w:rsidR="00723591" w:rsidRPr="00723591" w:rsidRDefault="00723591" w:rsidP="00723591">
      <w:pPr>
        <w:pStyle w:val="EndNoteBibliography"/>
        <w:rPr>
          <w:noProof/>
        </w:rPr>
      </w:pPr>
      <w:r w:rsidRPr="00723591">
        <w:rPr>
          <w:noProof/>
        </w:rPr>
        <w:t>29.</w:t>
      </w:r>
      <w:r w:rsidRPr="00723591">
        <w:rPr>
          <w:noProof/>
        </w:rPr>
        <w:tab/>
        <w:t xml:space="preserve">Dheda K, Gumbo T, Lange C, Horsburgh CR, Jr., Furin J. Pan-tuberculosis regimens: an argument against. </w:t>
      </w:r>
      <w:r w:rsidRPr="00723591">
        <w:rPr>
          <w:i/>
          <w:noProof/>
        </w:rPr>
        <w:t>Lancet Respir Med</w:t>
      </w:r>
      <w:r w:rsidRPr="00723591">
        <w:rPr>
          <w:noProof/>
        </w:rPr>
        <w:t xml:space="preserve"> 2018; </w:t>
      </w:r>
      <w:r w:rsidRPr="00723591">
        <w:rPr>
          <w:b/>
          <w:noProof/>
        </w:rPr>
        <w:t>6</w:t>
      </w:r>
      <w:r w:rsidRPr="00723591">
        <w:rPr>
          <w:noProof/>
        </w:rPr>
        <w:t>(4): 240-2.</w:t>
      </w:r>
    </w:p>
    <w:p w14:paraId="77D34108" w14:textId="77777777" w:rsidR="00723591" w:rsidRPr="00723591" w:rsidRDefault="00723591" w:rsidP="00723591">
      <w:pPr>
        <w:pStyle w:val="EndNoteBibliography"/>
        <w:rPr>
          <w:noProof/>
        </w:rPr>
      </w:pPr>
      <w:r w:rsidRPr="00723591">
        <w:rPr>
          <w:noProof/>
        </w:rPr>
        <w:t>30.</w:t>
      </w:r>
      <w:r w:rsidRPr="00723591">
        <w:rPr>
          <w:noProof/>
        </w:rPr>
        <w:tab/>
        <w:t xml:space="preserve">Wallis RS, Cohen T, Menzies NA, Churchyard G. Pan-tuberculosis regimens: an argument for. </w:t>
      </w:r>
      <w:r w:rsidRPr="00723591">
        <w:rPr>
          <w:i/>
          <w:noProof/>
        </w:rPr>
        <w:t>Lancet Respir Med</w:t>
      </w:r>
      <w:r w:rsidRPr="00723591">
        <w:rPr>
          <w:noProof/>
        </w:rPr>
        <w:t xml:space="preserve"> 2018; </w:t>
      </w:r>
      <w:r w:rsidRPr="00723591">
        <w:rPr>
          <w:b/>
          <w:noProof/>
        </w:rPr>
        <w:t>6</w:t>
      </w:r>
      <w:r w:rsidRPr="00723591">
        <w:rPr>
          <w:noProof/>
        </w:rPr>
        <w:t>(4): 239-40.</w:t>
      </w:r>
    </w:p>
    <w:p w14:paraId="36ADBE62" w14:textId="77777777" w:rsidR="00723591" w:rsidRPr="00723591" w:rsidRDefault="00723591" w:rsidP="00723591">
      <w:pPr>
        <w:pStyle w:val="EndNoteBibliography"/>
        <w:rPr>
          <w:noProof/>
        </w:rPr>
      </w:pPr>
      <w:r w:rsidRPr="00723591">
        <w:rPr>
          <w:noProof/>
        </w:rPr>
        <w:t>31.</w:t>
      </w:r>
      <w:r w:rsidRPr="00723591">
        <w:rPr>
          <w:noProof/>
        </w:rPr>
        <w:tab/>
        <w:t xml:space="preserve">Dheda K, Gumbo T, Maartens G, et al. The epidemiology, pathogenesis, transmission, diagnosis, and management of multidrug-resistant, extensively drug-resistant, and incurable tuberculosis. </w:t>
      </w:r>
      <w:r w:rsidRPr="00723591">
        <w:rPr>
          <w:i/>
          <w:noProof/>
        </w:rPr>
        <w:t>Lancet Respir Med</w:t>
      </w:r>
      <w:r w:rsidRPr="00723591">
        <w:rPr>
          <w:noProof/>
        </w:rPr>
        <w:t xml:space="preserve"> 2017.</w:t>
      </w:r>
    </w:p>
    <w:p w14:paraId="7E4A690F" w14:textId="77777777" w:rsidR="00723591" w:rsidRPr="00723591" w:rsidRDefault="00723591" w:rsidP="00723591">
      <w:pPr>
        <w:pStyle w:val="EndNoteBibliography"/>
        <w:rPr>
          <w:noProof/>
        </w:rPr>
      </w:pPr>
      <w:r w:rsidRPr="00723591">
        <w:rPr>
          <w:noProof/>
        </w:rPr>
        <w:t>32.</w:t>
      </w:r>
      <w:r w:rsidRPr="00723591">
        <w:rPr>
          <w:noProof/>
        </w:rPr>
        <w:tab/>
        <w:t xml:space="preserve">Kendall EA, Fofana MO, Dowdy DW. Burden of transmitted multidrug resistance in epidemics of tuberculosis: a transmission modelling analysis. </w:t>
      </w:r>
      <w:r w:rsidRPr="00723591">
        <w:rPr>
          <w:i/>
          <w:noProof/>
        </w:rPr>
        <w:t>Lancet Respir Med</w:t>
      </w:r>
      <w:r w:rsidRPr="00723591">
        <w:rPr>
          <w:noProof/>
        </w:rPr>
        <w:t xml:space="preserve"> 2015; </w:t>
      </w:r>
      <w:r w:rsidRPr="00723591">
        <w:rPr>
          <w:b/>
          <w:noProof/>
        </w:rPr>
        <w:t>3</w:t>
      </w:r>
      <w:r w:rsidRPr="00723591">
        <w:rPr>
          <w:noProof/>
        </w:rPr>
        <w:t>(12): 963-72.</w:t>
      </w:r>
    </w:p>
    <w:p w14:paraId="58059D0E" w14:textId="77777777" w:rsidR="00723591" w:rsidRPr="00723591" w:rsidRDefault="00723591" w:rsidP="00723591">
      <w:pPr>
        <w:pStyle w:val="EndNoteBibliography"/>
        <w:rPr>
          <w:noProof/>
        </w:rPr>
      </w:pPr>
      <w:r w:rsidRPr="00723591">
        <w:rPr>
          <w:noProof/>
        </w:rPr>
        <w:t>33.</w:t>
      </w:r>
      <w:r w:rsidRPr="00723591">
        <w:rPr>
          <w:noProof/>
        </w:rPr>
        <w:tab/>
        <w:t>Dheda K, Esmail A, Pooran A, Randall P, Calligaro G, Meldau R, Mottay L. Quantifying infectiousness of undiagnosed tuberculosis cases and the impact of enhanced community-based active case finding strategy using novel diagnostic tools – a randomized controlled trial (XACT-II).  44th Annual Department of Medicine Research Day; 2018 20th of September 2018; University of Cape Town; 2018.</w:t>
      </w:r>
    </w:p>
    <w:p w14:paraId="7F6235D8" w14:textId="77777777" w:rsidR="00723591" w:rsidRPr="00723591" w:rsidRDefault="00723591" w:rsidP="00723591">
      <w:pPr>
        <w:pStyle w:val="EndNoteBibliography"/>
        <w:rPr>
          <w:noProof/>
        </w:rPr>
      </w:pPr>
      <w:r w:rsidRPr="00723591">
        <w:rPr>
          <w:noProof/>
        </w:rPr>
        <w:t>34.</w:t>
      </w:r>
      <w:r w:rsidRPr="00723591">
        <w:rPr>
          <w:noProof/>
        </w:rPr>
        <w:tab/>
        <w:t xml:space="preserve">Dorman SE, Schumacher SG, Alland D, et al. Xpert MTB/RIF Ultra for detection of </w:t>
      </w:r>
      <w:r w:rsidRPr="00723591">
        <w:rPr>
          <w:i/>
          <w:noProof/>
        </w:rPr>
        <w:t xml:space="preserve">Mycobacterium tuberculosis </w:t>
      </w:r>
      <w:r w:rsidRPr="00723591">
        <w:rPr>
          <w:noProof/>
        </w:rPr>
        <w:t xml:space="preserve">and rifampicin resistance: a prospective multicentre diagnostic accuracy study. </w:t>
      </w:r>
      <w:r w:rsidRPr="00723591">
        <w:rPr>
          <w:i/>
          <w:noProof/>
        </w:rPr>
        <w:t>The Lancet Infectious diseases</w:t>
      </w:r>
      <w:r w:rsidRPr="00723591">
        <w:rPr>
          <w:noProof/>
        </w:rPr>
        <w:t xml:space="preserve"> 2018; </w:t>
      </w:r>
      <w:r w:rsidRPr="00723591">
        <w:rPr>
          <w:b/>
          <w:noProof/>
        </w:rPr>
        <w:t>18</w:t>
      </w:r>
      <w:r w:rsidRPr="00723591">
        <w:rPr>
          <w:noProof/>
        </w:rPr>
        <w:t>(1): 76-84.</w:t>
      </w:r>
    </w:p>
    <w:p w14:paraId="49C51847" w14:textId="77777777" w:rsidR="00723591" w:rsidRPr="00723591" w:rsidRDefault="00723591" w:rsidP="00723591">
      <w:pPr>
        <w:pStyle w:val="EndNoteBibliography"/>
        <w:rPr>
          <w:noProof/>
        </w:rPr>
      </w:pPr>
      <w:r w:rsidRPr="00723591">
        <w:rPr>
          <w:noProof/>
        </w:rPr>
        <w:t>35.</w:t>
      </w:r>
      <w:r w:rsidRPr="00723591">
        <w:rPr>
          <w:noProof/>
        </w:rPr>
        <w:tab/>
        <w:t>WHO. Rapid Implementation of the Xpert MTB/RIF diagnostic test: Technical and operational ‘How-to’ Practical considerations. Geneva, Switzerland: World Health Organisation, 2011.</w:t>
      </w:r>
    </w:p>
    <w:p w14:paraId="482E9CF1" w14:textId="77777777" w:rsidR="00723591" w:rsidRPr="00723591" w:rsidRDefault="00723591" w:rsidP="00723591">
      <w:pPr>
        <w:pStyle w:val="EndNoteBibliography"/>
        <w:rPr>
          <w:noProof/>
        </w:rPr>
      </w:pPr>
      <w:r w:rsidRPr="00723591">
        <w:rPr>
          <w:noProof/>
        </w:rPr>
        <w:t>36.</w:t>
      </w:r>
      <w:r w:rsidRPr="00723591">
        <w:rPr>
          <w:noProof/>
        </w:rPr>
        <w:tab/>
        <w:t xml:space="preserve">Xie YL, Chakravorty S, Armstrong DT, et al. Evaluation of a Rapid Molecular Drug-Susceptibility Test for Tuberculosis. </w:t>
      </w:r>
      <w:r w:rsidRPr="00723591">
        <w:rPr>
          <w:i/>
          <w:noProof/>
        </w:rPr>
        <w:t>The New England journal of medicine</w:t>
      </w:r>
      <w:r w:rsidRPr="00723591">
        <w:rPr>
          <w:noProof/>
        </w:rPr>
        <w:t xml:space="preserve"> 2017; </w:t>
      </w:r>
      <w:r w:rsidRPr="00723591">
        <w:rPr>
          <w:b/>
          <w:noProof/>
        </w:rPr>
        <w:t>377</w:t>
      </w:r>
      <w:r w:rsidRPr="00723591">
        <w:rPr>
          <w:noProof/>
        </w:rPr>
        <w:t>(11): 1043-54.</w:t>
      </w:r>
    </w:p>
    <w:p w14:paraId="0881564F" w14:textId="77777777" w:rsidR="00723591" w:rsidRPr="00723591" w:rsidRDefault="00723591" w:rsidP="00723591">
      <w:pPr>
        <w:pStyle w:val="EndNoteBibliography"/>
        <w:rPr>
          <w:noProof/>
        </w:rPr>
      </w:pPr>
      <w:r w:rsidRPr="00723591">
        <w:rPr>
          <w:noProof/>
        </w:rPr>
        <w:t>37.</w:t>
      </w:r>
      <w:r w:rsidRPr="00723591">
        <w:rPr>
          <w:noProof/>
        </w:rPr>
        <w:tab/>
        <w:t xml:space="preserve">Dheda K, Limberis JD, Pietersen E, et al. Outcomes, infectiousness, and transmission dynamics of patients with extensively drug-resistant tuberculosis and home-discharged patients with programmatically incurable tuberculosis: a prospective cohort study. </w:t>
      </w:r>
      <w:r w:rsidRPr="00723591">
        <w:rPr>
          <w:i/>
          <w:noProof/>
        </w:rPr>
        <w:t>Lancet Respir Med</w:t>
      </w:r>
      <w:r w:rsidRPr="00723591">
        <w:rPr>
          <w:noProof/>
        </w:rPr>
        <w:t xml:space="preserve"> 2017; </w:t>
      </w:r>
      <w:r w:rsidRPr="00723591">
        <w:rPr>
          <w:b/>
          <w:noProof/>
        </w:rPr>
        <w:t>5</w:t>
      </w:r>
      <w:r w:rsidRPr="00723591">
        <w:rPr>
          <w:noProof/>
        </w:rPr>
        <w:t>(4): 269-81.</w:t>
      </w:r>
    </w:p>
    <w:p w14:paraId="6B61B992" w14:textId="77777777" w:rsidR="00723591" w:rsidRPr="00723591" w:rsidRDefault="00723591" w:rsidP="00723591">
      <w:pPr>
        <w:pStyle w:val="EndNoteBibliography"/>
        <w:rPr>
          <w:noProof/>
        </w:rPr>
      </w:pPr>
      <w:r w:rsidRPr="00723591">
        <w:rPr>
          <w:noProof/>
        </w:rPr>
        <w:t>38.</w:t>
      </w:r>
      <w:r w:rsidRPr="00723591">
        <w:rPr>
          <w:noProof/>
        </w:rPr>
        <w:tab/>
        <w:t>Organisation WH. The use of next-generation sequencing technologies for the detection of mutations associated with drug resistance in Mycobacterium tuberculosis complex: technical guide. Geneva, 2018.</w:t>
      </w:r>
    </w:p>
    <w:p w14:paraId="32729DE1" w14:textId="77777777" w:rsidR="00723591" w:rsidRPr="00723591" w:rsidRDefault="00723591" w:rsidP="00723591">
      <w:pPr>
        <w:pStyle w:val="EndNoteBibliography"/>
        <w:rPr>
          <w:noProof/>
        </w:rPr>
      </w:pPr>
      <w:r w:rsidRPr="00723591">
        <w:rPr>
          <w:noProof/>
        </w:rPr>
        <w:lastRenderedPageBreak/>
        <w:t>39.</w:t>
      </w:r>
      <w:r w:rsidRPr="00723591">
        <w:rPr>
          <w:noProof/>
        </w:rPr>
        <w:tab/>
        <w:t xml:space="preserve">Coll F, Phelan J, Hill-Cawthorne GA, et al. Genome-wide analysis of multi- and extensively drug-resistant Mycobacterium tuberculosis. </w:t>
      </w:r>
      <w:r w:rsidRPr="00723591">
        <w:rPr>
          <w:i/>
          <w:noProof/>
        </w:rPr>
        <w:t>Nat Genet</w:t>
      </w:r>
      <w:r w:rsidRPr="00723591">
        <w:rPr>
          <w:noProof/>
        </w:rPr>
        <w:t xml:space="preserve"> 2018; </w:t>
      </w:r>
      <w:r w:rsidRPr="00723591">
        <w:rPr>
          <w:b/>
          <w:noProof/>
        </w:rPr>
        <w:t>50</w:t>
      </w:r>
      <w:r w:rsidRPr="00723591">
        <w:rPr>
          <w:noProof/>
        </w:rPr>
        <w:t>(2): 307-16.</w:t>
      </w:r>
    </w:p>
    <w:p w14:paraId="52E3388A" w14:textId="77777777" w:rsidR="00723591" w:rsidRPr="00723591" w:rsidRDefault="00723591" w:rsidP="00723591">
      <w:pPr>
        <w:pStyle w:val="EndNoteBibliography"/>
        <w:rPr>
          <w:noProof/>
        </w:rPr>
      </w:pPr>
      <w:r w:rsidRPr="00723591">
        <w:rPr>
          <w:noProof/>
        </w:rPr>
        <w:t>40.</w:t>
      </w:r>
      <w:r w:rsidRPr="00723591">
        <w:rPr>
          <w:noProof/>
        </w:rPr>
        <w:tab/>
        <w:t xml:space="preserve">Ezewudo M, Borens A, Chiner-Oms A, et al. Integrating standardized whole genome sequence analysis with a global Mycobacterium tuberculosis antibiotic resistance knowledgebase. </w:t>
      </w:r>
      <w:r w:rsidRPr="00723591">
        <w:rPr>
          <w:i/>
          <w:noProof/>
        </w:rPr>
        <w:t>Sci Rep</w:t>
      </w:r>
      <w:r w:rsidRPr="00723591">
        <w:rPr>
          <w:noProof/>
        </w:rPr>
        <w:t xml:space="preserve"> 2018; </w:t>
      </w:r>
      <w:r w:rsidRPr="00723591">
        <w:rPr>
          <w:b/>
          <w:noProof/>
        </w:rPr>
        <w:t>8</w:t>
      </w:r>
      <w:r w:rsidRPr="00723591">
        <w:rPr>
          <w:noProof/>
        </w:rPr>
        <w:t>(1): 15382.</w:t>
      </w:r>
    </w:p>
    <w:p w14:paraId="00883DA1" w14:textId="77777777" w:rsidR="00723591" w:rsidRPr="00723591" w:rsidRDefault="00723591" w:rsidP="00723591">
      <w:pPr>
        <w:pStyle w:val="EndNoteBibliography"/>
        <w:rPr>
          <w:noProof/>
        </w:rPr>
      </w:pPr>
      <w:r w:rsidRPr="00723591">
        <w:rPr>
          <w:noProof/>
        </w:rPr>
        <w:t>41.</w:t>
      </w:r>
      <w:r w:rsidRPr="00723591">
        <w:rPr>
          <w:noProof/>
        </w:rPr>
        <w:tab/>
        <w:t xml:space="preserve">Miotto P, Tessema B, Tagliani E, et al. A standardised method for interpreting the association between mutations and phenotypic drug resistance in Mycobacterium tuberculosis. </w:t>
      </w:r>
      <w:r w:rsidRPr="00723591">
        <w:rPr>
          <w:i/>
          <w:noProof/>
        </w:rPr>
        <w:t>Eur Respir J</w:t>
      </w:r>
      <w:r w:rsidRPr="00723591">
        <w:rPr>
          <w:noProof/>
        </w:rPr>
        <w:t xml:space="preserve"> 2017; </w:t>
      </w:r>
      <w:r w:rsidRPr="00723591">
        <w:rPr>
          <w:b/>
          <w:noProof/>
        </w:rPr>
        <w:t>50</w:t>
      </w:r>
      <w:r w:rsidRPr="00723591">
        <w:rPr>
          <w:noProof/>
        </w:rPr>
        <w:t>(6).</w:t>
      </w:r>
    </w:p>
    <w:p w14:paraId="6F925C2C" w14:textId="77777777" w:rsidR="00723591" w:rsidRPr="00723591" w:rsidRDefault="00723591" w:rsidP="00723591">
      <w:pPr>
        <w:pStyle w:val="EndNoteBibliography"/>
        <w:rPr>
          <w:noProof/>
        </w:rPr>
      </w:pPr>
      <w:r w:rsidRPr="00723591">
        <w:rPr>
          <w:noProof/>
        </w:rPr>
        <w:t>42.</w:t>
      </w:r>
      <w:r w:rsidRPr="00723591">
        <w:rPr>
          <w:noProof/>
        </w:rPr>
        <w:tab/>
        <w:t xml:space="preserve">Consortium CR, the GP, Allix-Beguec C, et al. Prediction of Susceptibility to First-Line Tuberculosis Drugs by DNA Sequencing. </w:t>
      </w:r>
      <w:r w:rsidRPr="00723591">
        <w:rPr>
          <w:i/>
          <w:noProof/>
        </w:rPr>
        <w:t>The New England journal of medicine</w:t>
      </w:r>
      <w:r w:rsidRPr="00723591">
        <w:rPr>
          <w:noProof/>
        </w:rPr>
        <w:t xml:space="preserve"> 2018; </w:t>
      </w:r>
      <w:r w:rsidRPr="00723591">
        <w:rPr>
          <w:b/>
          <w:noProof/>
        </w:rPr>
        <w:t>379</w:t>
      </w:r>
      <w:r w:rsidRPr="00723591">
        <w:rPr>
          <w:noProof/>
        </w:rPr>
        <w:t>(15): 1403-15.</w:t>
      </w:r>
    </w:p>
    <w:p w14:paraId="7A410D86" w14:textId="77777777" w:rsidR="00723591" w:rsidRPr="00723591" w:rsidRDefault="00723591" w:rsidP="00723591">
      <w:pPr>
        <w:pStyle w:val="EndNoteBibliography"/>
        <w:rPr>
          <w:noProof/>
        </w:rPr>
      </w:pPr>
      <w:r w:rsidRPr="00723591">
        <w:rPr>
          <w:noProof/>
        </w:rPr>
        <w:t>43.</w:t>
      </w:r>
      <w:r w:rsidRPr="00723591">
        <w:rPr>
          <w:noProof/>
        </w:rPr>
        <w:tab/>
        <w:t xml:space="preserve">Ruesen C, Riza AL, Florescu A, et al. Linking minimum inhibitory concentrations to whole genome sequence-predicted drug resistance in Mycobacterium tuberculosis strains from Romania. </w:t>
      </w:r>
      <w:r w:rsidRPr="00723591">
        <w:rPr>
          <w:i/>
          <w:noProof/>
        </w:rPr>
        <w:t>Sci Rep</w:t>
      </w:r>
      <w:r w:rsidRPr="00723591">
        <w:rPr>
          <w:noProof/>
        </w:rPr>
        <w:t xml:space="preserve"> 2018; </w:t>
      </w:r>
      <w:r w:rsidRPr="00723591">
        <w:rPr>
          <w:b/>
          <w:noProof/>
        </w:rPr>
        <w:t>8</w:t>
      </w:r>
      <w:r w:rsidRPr="00723591">
        <w:rPr>
          <w:noProof/>
        </w:rPr>
        <w:t>(1): 9676.</w:t>
      </w:r>
    </w:p>
    <w:p w14:paraId="4F3830B7" w14:textId="77777777" w:rsidR="00723591" w:rsidRPr="00723591" w:rsidRDefault="00723591" w:rsidP="00723591">
      <w:pPr>
        <w:pStyle w:val="EndNoteBibliography"/>
        <w:rPr>
          <w:noProof/>
        </w:rPr>
      </w:pPr>
      <w:r w:rsidRPr="00723591">
        <w:rPr>
          <w:noProof/>
        </w:rPr>
        <w:t>44.</w:t>
      </w:r>
      <w:r w:rsidRPr="00723591">
        <w:rPr>
          <w:noProof/>
        </w:rPr>
        <w:tab/>
        <w:t xml:space="preserve">Dheda K, Lenders L, Magombedze G, et al. Drug Penetration Gradients Associated with Acquired Drug Resistance in Tuberculosis Patients. </w:t>
      </w:r>
      <w:r w:rsidRPr="00723591">
        <w:rPr>
          <w:i/>
          <w:noProof/>
        </w:rPr>
        <w:t>Am J Respir Crit Care Med</w:t>
      </w:r>
      <w:r w:rsidRPr="00723591">
        <w:rPr>
          <w:noProof/>
        </w:rPr>
        <w:t xml:space="preserve"> 2018.</w:t>
      </w:r>
    </w:p>
    <w:p w14:paraId="43C041E3" w14:textId="77777777" w:rsidR="00723591" w:rsidRPr="00723591" w:rsidRDefault="00723591" w:rsidP="00723591">
      <w:pPr>
        <w:pStyle w:val="EndNoteBibliography"/>
        <w:rPr>
          <w:noProof/>
        </w:rPr>
      </w:pPr>
      <w:r w:rsidRPr="00723591">
        <w:rPr>
          <w:noProof/>
        </w:rPr>
        <w:t>45.</w:t>
      </w:r>
      <w:r w:rsidRPr="00723591">
        <w:rPr>
          <w:noProof/>
        </w:rPr>
        <w:tab/>
        <w:t>Dheda. K, Lenders L, Gumbo T. New Insights into the Pathogenesis of Drug-Resistant TB and Implications for Clinical Management Keystone Symposia: Tuberculosis Co-Morbidities and Immunopathogenesis; 2016; Keystone Resort , Keystone, Colorado, USA; 2016.</w:t>
      </w:r>
    </w:p>
    <w:p w14:paraId="5E538F14" w14:textId="77777777" w:rsidR="00723591" w:rsidRPr="00723591" w:rsidRDefault="00723591" w:rsidP="00723591">
      <w:pPr>
        <w:pStyle w:val="EndNoteBibliography"/>
        <w:rPr>
          <w:noProof/>
        </w:rPr>
      </w:pPr>
      <w:r w:rsidRPr="00723591">
        <w:rPr>
          <w:noProof/>
        </w:rPr>
        <w:t>46.</w:t>
      </w:r>
      <w:r w:rsidRPr="00723591">
        <w:rPr>
          <w:noProof/>
        </w:rPr>
        <w:tab/>
        <w:t xml:space="preserve">Sarathy J DV, et al. Fluoroquinolone efficacy against tuberculosis is driven by penetration into lesions and activity against resident bacterial populations. </w:t>
      </w:r>
      <w:r w:rsidRPr="00723591">
        <w:rPr>
          <w:i/>
          <w:noProof/>
        </w:rPr>
        <w:t>Antimicrob Agents Chemother</w:t>
      </w:r>
      <w:r w:rsidRPr="00723591">
        <w:rPr>
          <w:noProof/>
        </w:rPr>
        <w:t xml:space="preserve"> 2019; </w:t>
      </w:r>
      <w:r w:rsidRPr="00723591">
        <w:rPr>
          <w:b/>
          <w:noProof/>
        </w:rPr>
        <w:t>in press</w:t>
      </w:r>
      <w:r w:rsidRPr="00723591">
        <w:rPr>
          <w:noProof/>
        </w:rPr>
        <w:t>.</w:t>
      </w:r>
    </w:p>
    <w:p w14:paraId="3CC68781" w14:textId="77777777" w:rsidR="00723591" w:rsidRPr="00723591" w:rsidRDefault="00723591" w:rsidP="00723591">
      <w:pPr>
        <w:pStyle w:val="EndNoteBibliography"/>
        <w:rPr>
          <w:noProof/>
        </w:rPr>
      </w:pPr>
      <w:r w:rsidRPr="00723591">
        <w:rPr>
          <w:noProof/>
        </w:rPr>
        <w:t>47.</w:t>
      </w:r>
      <w:r w:rsidRPr="00723591">
        <w:rPr>
          <w:noProof/>
        </w:rPr>
        <w:tab/>
        <w:t xml:space="preserve">Park SI, Oh J, Jang K, et al. Pharmacokinetics of Second-Line Antituberculosis Drugs after Multiple Administrations in Healthy Volunteers. </w:t>
      </w:r>
      <w:r w:rsidRPr="00723591">
        <w:rPr>
          <w:i/>
          <w:noProof/>
        </w:rPr>
        <w:t>Antimicrob Agents Chemother</w:t>
      </w:r>
      <w:r w:rsidRPr="00723591">
        <w:rPr>
          <w:noProof/>
        </w:rPr>
        <w:t xml:space="preserve"> 2015; </w:t>
      </w:r>
      <w:r w:rsidRPr="00723591">
        <w:rPr>
          <w:b/>
          <w:noProof/>
        </w:rPr>
        <w:t>59</w:t>
      </w:r>
      <w:r w:rsidRPr="00723591">
        <w:rPr>
          <w:noProof/>
        </w:rPr>
        <w:t>(8): 4429-35.</w:t>
      </w:r>
    </w:p>
    <w:p w14:paraId="4D32BE08" w14:textId="77777777" w:rsidR="00723591" w:rsidRPr="00723591" w:rsidRDefault="00723591" w:rsidP="00723591">
      <w:pPr>
        <w:pStyle w:val="EndNoteBibliography"/>
        <w:rPr>
          <w:noProof/>
        </w:rPr>
      </w:pPr>
      <w:r w:rsidRPr="00723591">
        <w:rPr>
          <w:noProof/>
        </w:rPr>
        <w:t>48.</w:t>
      </w:r>
      <w:r w:rsidRPr="00723591">
        <w:rPr>
          <w:noProof/>
        </w:rPr>
        <w:tab/>
        <w:t xml:space="preserve">Deshpande D, Srivastava S, Chapagain M, et al. Ceftazidime-avibactam has potent sterilizing activity against highly drug-resistant tuberculosis. </w:t>
      </w:r>
      <w:r w:rsidRPr="00723591">
        <w:rPr>
          <w:i/>
          <w:noProof/>
        </w:rPr>
        <w:t>Sci Adv</w:t>
      </w:r>
      <w:r w:rsidRPr="00723591">
        <w:rPr>
          <w:noProof/>
        </w:rPr>
        <w:t xml:space="preserve"> 2017; </w:t>
      </w:r>
      <w:r w:rsidRPr="00723591">
        <w:rPr>
          <w:b/>
          <w:noProof/>
        </w:rPr>
        <w:t>3</w:t>
      </w:r>
      <w:r w:rsidRPr="00723591">
        <w:rPr>
          <w:noProof/>
        </w:rPr>
        <w:t>(8): e1701102.</w:t>
      </w:r>
    </w:p>
    <w:p w14:paraId="227424EF" w14:textId="77777777" w:rsidR="00723591" w:rsidRPr="00723591" w:rsidRDefault="00723591" w:rsidP="00723591">
      <w:pPr>
        <w:pStyle w:val="EndNoteBibliography"/>
        <w:rPr>
          <w:noProof/>
        </w:rPr>
      </w:pPr>
      <w:r w:rsidRPr="00723591">
        <w:rPr>
          <w:noProof/>
        </w:rPr>
        <w:t>49.</w:t>
      </w:r>
      <w:r w:rsidRPr="00723591">
        <w:rPr>
          <w:noProof/>
        </w:rPr>
        <w:tab/>
        <w:t xml:space="preserve">Srivastava S, Deshpande D, Nuermberger E, et al. The Sterilizing Effect of Intermittent Tedizolid for Pulmonary Tuberculosis. </w:t>
      </w:r>
      <w:r w:rsidRPr="00723591">
        <w:rPr>
          <w:i/>
          <w:noProof/>
        </w:rPr>
        <w:t>Clinical infectious diseases : an official publication of the Infectious Diseases Society of America</w:t>
      </w:r>
      <w:r w:rsidRPr="00723591">
        <w:rPr>
          <w:noProof/>
        </w:rPr>
        <w:t xml:space="preserve"> 2018; </w:t>
      </w:r>
      <w:r w:rsidRPr="00723591">
        <w:rPr>
          <w:b/>
          <w:noProof/>
        </w:rPr>
        <w:t>67</w:t>
      </w:r>
      <w:r w:rsidRPr="00723591">
        <w:rPr>
          <w:noProof/>
        </w:rPr>
        <w:t>(suppl_3): S336-S41.</w:t>
      </w:r>
    </w:p>
    <w:p w14:paraId="09E1F6C5" w14:textId="77777777" w:rsidR="00723591" w:rsidRPr="00723591" w:rsidRDefault="00723591" w:rsidP="00723591">
      <w:pPr>
        <w:pStyle w:val="EndNoteBibliography"/>
        <w:rPr>
          <w:noProof/>
        </w:rPr>
      </w:pPr>
      <w:r w:rsidRPr="00723591">
        <w:rPr>
          <w:noProof/>
        </w:rPr>
        <w:t>50.</w:t>
      </w:r>
      <w:r w:rsidRPr="00723591">
        <w:rPr>
          <w:noProof/>
        </w:rPr>
        <w:tab/>
        <w:t xml:space="preserve">Deshpande D, Pasipanodya JG, Srivastava S, et al. Minocycline Immunomodulates via Sonic Hedgehog Signaling and Apoptosis and Has Direct Potency Against Drug-Resistant Tuberculosis. </w:t>
      </w:r>
      <w:r w:rsidRPr="00723591">
        <w:rPr>
          <w:i/>
          <w:noProof/>
        </w:rPr>
        <w:t>J Infect Dis</w:t>
      </w:r>
      <w:r w:rsidRPr="00723591">
        <w:rPr>
          <w:noProof/>
        </w:rPr>
        <w:t xml:space="preserve"> 2018.</w:t>
      </w:r>
    </w:p>
    <w:p w14:paraId="64FEBC91" w14:textId="77777777" w:rsidR="00723591" w:rsidRPr="00723591" w:rsidRDefault="00723591" w:rsidP="00723591">
      <w:pPr>
        <w:pStyle w:val="EndNoteBibliography"/>
        <w:rPr>
          <w:noProof/>
        </w:rPr>
      </w:pPr>
      <w:r w:rsidRPr="00723591">
        <w:rPr>
          <w:noProof/>
        </w:rPr>
        <w:t>51.</w:t>
      </w:r>
      <w:r w:rsidRPr="00723591">
        <w:rPr>
          <w:noProof/>
        </w:rPr>
        <w:tab/>
        <w:t xml:space="preserve">Lu P, Asseri AH, Kremer M, et al. The anti-mycobacterial activity of the cytochrome bcc inhibitor Q203 can be enhanced by small-molecule inhibition of cytochrome bd. </w:t>
      </w:r>
      <w:r w:rsidRPr="00723591">
        <w:rPr>
          <w:i/>
          <w:noProof/>
        </w:rPr>
        <w:t>Sci Rep</w:t>
      </w:r>
      <w:r w:rsidRPr="00723591">
        <w:rPr>
          <w:noProof/>
        </w:rPr>
        <w:t xml:space="preserve"> 2018; </w:t>
      </w:r>
      <w:r w:rsidRPr="00723591">
        <w:rPr>
          <w:b/>
          <w:noProof/>
        </w:rPr>
        <w:t>8</w:t>
      </w:r>
      <w:r w:rsidRPr="00723591">
        <w:rPr>
          <w:noProof/>
        </w:rPr>
        <w:t>(1): 2625.</w:t>
      </w:r>
    </w:p>
    <w:p w14:paraId="3A75CE1E" w14:textId="77777777" w:rsidR="00723591" w:rsidRPr="00723591" w:rsidRDefault="00723591" w:rsidP="00723591">
      <w:pPr>
        <w:pStyle w:val="EndNoteBibliography"/>
        <w:rPr>
          <w:noProof/>
        </w:rPr>
      </w:pPr>
      <w:r w:rsidRPr="00723591">
        <w:rPr>
          <w:noProof/>
        </w:rPr>
        <w:t>52.</w:t>
      </w:r>
      <w:r w:rsidRPr="00723591">
        <w:rPr>
          <w:noProof/>
        </w:rPr>
        <w:tab/>
        <w:t xml:space="preserve">Hoagland DT, Liu J, Lee RB, Lee RE. New agents for the treatment of drug-resistant Mycobacterium tuberculosis. </w:t>
      </w:r>
      <w:r w:rsidRPr="00723591">
        <w:rPr>
          <w:i/>
          <w:noProof/>
        </w:rPr>
        <w:t>Adv Drug Deliv Rev</w:t>
      </w:r>
      <w:r w:rsidRPr="00723591">
        <w:rPr>
          <w:noProof/>
        </w:rPr>
        <w:t xml:space="preserve"> 2016; </w:t>
      </w:r>
      <w:r w:rsidRPr="00723591">
        <w:rPr>
          <w:b/>
          <w:noProof/>
        </w:rPr>
        <w:t>102</w:t>
      </w:r>
      <w:r w:rsidRPr="00723591">
        <w:rPr>
          <w:noProof/>
        </w:rPr>
        <w:t>: 55-72.</w:t>
      </w:r>
    </w:p>
    <w:p w14:paraId="0B9F964F" w14:textId="77777777" w:rsidR="00723591" w:rsidRPr="00723591" w:rsidRDefault="00723591" w:rsidP="00723591">
      <w:pPr>
        <w:pStyle w:val="EndNoteBibliography"/>
        <w:rPr>
          <w:noProof/>
        </w:rPr>
      </w:pPr>
      <w:r w:rsidRPr="00723591">
        <w:rPr>
          <w:noProof/>
        </w:rPr>
        <w:t>53.</w:t>
      </w:r>
      <w:r w:rsidRPr="00723591">
        <w:rPr>
          <w:noProof/>
        </w:rPr>
        <w:tab/>
        <w:t xml:space="preserve">Chikhale RV, Barmade MA, Murumkar PR, Yadav MR. Overview of the Development of DprE1 Inhibitors for Combating the Menace of Tuberculosis. </w:t>
      </w:r>
      <w:r w:rsidRPr="00723591">
        <w:rPr>
          <w:i/>
          <w:noProof/>
        </w:rPr>
        <w:t>J Med Chem</w:t>
      </w:r>
      <w:r w:rsidRPr="00723591">
        <w:rPr>
          <w:noProof/>
        </w:rPr>
        <w:t xml:space="preserve"> 2018; </w:t>
      </w:r>
      <w:r w:rsidRPr="00723591">
        <w:rPr>
          <w:b/>
          <w:noProof/>
        </w:rPr>
        <w:t>61</w:t>
      </w:r>
      <w:r w:rsidRPr="00723591">
        <w:rPr>
          <w:noProof/>
        </w:rPr>
        <w:t>(19): 8563-93.</w:t>
      </w:r>
    </w:p>
    <w:p w14:paraId="0CE27265" w14:textId="77777777" w:rsidR="00723591" w:rsidRPr="00723591" w:rsidRDefault="00723591" w:rsidP="00723591">
      <w:pPr>
        <w:pStyle w:val="EndNoteBibliography"/>
        <w:rPr>
          <w:noProof/>
        </w:rPr>
      </w:pPr>
      <w:r w:rsidRPr="00723591">
        <w:rPr>
          <w:noProof/>
        </w:rPr>
        <w:t>54.</w:t>
      </w:r>
      <w:r w:rsidRPr="00723591">
        <w:rPr>
          <w:noProof/>
        </w:rPr>
        <w:tab/>
        <w:t xml:space="preserve">Venugopala KN, Khedr MA, Pillay M, et al. Benzothiazole analogs as potential anti-TB agents: computational input and molecular dynamics. </w:t>
      </w:r>
      <w:r w:rsidRPr="00723591">
        <w:rPr>
          <w:i/>
          <w:noProof/>
        </w:rPr>
        <w:t>J Biomol Struct Dyn</w:t>
      </w:r>
      <w:r w:rsidRPr="00723591">
        <w:rPr>
          <w:noProof/>
        </w:rPr>
        <w:t xml:space="preserve"> 2018: 1-13.</w:t>
      </w:r>
    </w:p>
    <w:p w14:paraId="3751086A" w14:textId="77777777" w:rsidR="00723591" w:rsidRPr="00723591" w:rsidRDefault="00723591" w:rsidP="00723591">
      <w:pPr>
        <w:pStyle w:val="EndNoteBibliography"/>
        <w:rPr>
          <w:noProof/>
        </w:rPr>
      </w:pPr>
      <w:r w:rsidRPr="00723591">
        <w:rPr>
          <w:noProof/>
        </w:rPr>
        <w:t>55.</w:t>
      </w:r>
      <w:r w:rsidRPr="00723591">
        <w:rPr>
          <w:noProof/>
        </w:rPr>
        <w:tab/>
        <w:t xml:space="preserve">Shenai S, Ronacher K, Malherbe S, et al. Bacterial Loads Measured by the Xpert MTB/RIF Assay as Markers of Culture Conversion and Bacteriological Cure in Pulmonary TB. </w:t>
      </w:r>
      <w:r w:rsidRPr="00723591">
        <w:rPr>
          <w:i/>
          <w:noProof/>
        </w:rPr>
        <w:t>PloS one</w:t>
      </w:r>
      <w:r w:rsidRPr="00723591">
        <w:rPr>
          <w:noProof/>
        </w:rPr>
        <w:t xml:space="preserve"> 2016; </w:t>
      </w:r>
      <w:r w:rsidRPr="00723591">
        <w:rPr>
          <w:b/>
          <w:noProof/>
        </w:rPr>
        <w:t>11</w:t>
      </w:r>
      <w:r w:rsidRPr="00723591">
        <w:rPr>
          <w:noProof/>
        </w:rPr>
        <w:t>(8): e0160062.</w:t>
      </w:r>
    </w:p>
    <w:p w14:paraId="7283B5CB" w14:textId="77777777" w:rsidR="00723591" w:rsidRPr="00723591" w:rsidRDefault="00723591" w:rsidP="00723591">
      <w:pPr>
        <w:pStyle w:val="EndNoteBibliography"/>
        <w:rPr>
          <w:noProof/>
        </w:rPr>
      </w:pPr>
      <w:r w:rsidRPr="00723591">
        <w:rPr>
          <w:noProof/>
        </w:rPr>
        <w:t>56.</w:t>
      </w:r>
      <w:r w:rsidRPr="00723591">
        <w:rPr>
          <w:noProof/>
        </w:rPr>
        <w:tab/>
        <w:t xml:space="preserve">Malherbe ST, Shenai S, Ronacher K, et al. Persisting positron emission tomography lesion activity and Mycobacterium tuberculosis mRNA after tuberculosis cure. </w:t>
      </w:r>
      <w:r w:rsidRPr="00723591">
        <w:rPr>
          <w:i/>
          <w:noProof/>
        </w:rPr>
        <w:t>Nat Med</w:t>
      </w:r>
      <w:r w:rsidRPr="00723591">
        <w:rPr>
          <w:noProof/>
        </w:rPr>
        <w:t xml:space="preserve"> 2016; </w:t>
      </w:r>
      <w:r w:rsidRPr="00723591">
        <w:rPr>
          <w:b/>
          <w:noProof/>
        </w:rPr>
        <w:t>22</w:t>
      </w:r>
      <w:r w:rsidRPr="00723591">
        <w:rPr>
          <w:noProof/>
        </w:rPr>
        <w:t>(10): 1094-100.</w:t>
      </w:r>
    </w:p>
    <w:p w14:paraId="48418BF1" w14:textId="77777777" w:rsidR="00723591" w:rsidRPr="00723591" w:rsidRDefault="00723591" w:rsidP="00723591">
      <w:pPr>
        <w:pStyle w:val="EndNoteBibliography"/>
        <w:rPr>
          <w:noProof/>
        </w:rPr>
      </w:pPr>
      <w:r w:rsidRPr="00723591">
        <w:rPr>
          <w:noProof/>
        </w:rPr>
        <w:t>57.</w:t>
      </w:r>
      <w:r w:rsidRPr="00723591">
        <w:rPr>
          <w:noProof/>
        </w:rPr>
        <w:tab/>
        <w:t xml:space="preserve">Te Riele JB, Buser V, Calligaro G, et al. Relationship between chest radiographic characteristics, sputum bacterial load, and treatment outcomes in patients with extensively drug-resistant tuberculosis. </w:t>
      </w:r>
      <w:r w:rsidRPr="00723591">
        <w:rPr>
          <w:i/>
          <w:noProof/>
        </w:rPr>
        <w:t>Int J Infect Dis</w:t>
      </w:r>
      <w:r w:rsidRPr="00723591">
        <w:rPr>
          <w:noProof/>
        </w:rPr>
        <w:t xml:space="preserve"> 2019; </w:t>
      </w:r>
      <w:r w:rsidRPr="00723591">
        <w:rPr>
          <w:b/>
          <w:noProof/>
        </w:rPr>
        <w:t>79</w:t>
      </w:r>
      <w:r w:rsidRPr="00723591">
        <w:rPr>
          <w:noProof/>
        </w:rPr>
        <w:t>: 65-71.</w:t>
      </w:r>
    </w:p>
    <w:p w14:paraId="69326362" w14:textId="77777777" w:rsidR="00723591" w:rsidRPr="00723591" w:rsidRDefault="00723591" w:rsidP="00723591">
      <w:pPr>
        <w:pStyle w:val="EndNoteBibliography"/>
        <w:rPr>
          <w:noProof/>
        </w:rPr>
      </w:pPr>
      <w:r w:rsidRPr="00723591">
        <w:rPr>
          <w:noProof/>
        </w:rPr>
        <w:t>58.</w:t>
      </w:r>
      <w:r w:rsidRPr="00723591">
        <w:rPr>
          <w:noProof/>
        </w:rPr>
        <w:tab/>
        <w:t xml:space="preserve">Montes Ruiz-Cabello M, Guirao Arrabal E, Caminero Luna JA. PET/CT for evaluation of the response to therapy and follow-up of patients with tuberculosis. </w:t>
      </w:r>
      <w:r w:rsidRPr="00723591">
        <w:rPr>
          <w:i/>
          <w:noProof/>
        </w:rPr>
        <w:t>Med Clin (Barc)</w:t>
      </w:r>
      <w:r w:rsidRPr="00723591">
        <w:rPr>
          <w:noProof/>
        </w:rPr>
        <w:t xml:space="preserve"> 2017; </w:t>
      </w:r>
      <w:r w:rsidRPr="00723591">
        <w:rPr>
          <w:b/>
          <w:noProof/>
        </w:rPr>
        <w:t>149</w:t>
      </w:r>
      <w:r w:rsidRPr="00723591">
        <w:rPr>
          <w:noProof/>
        </w:rPr>
        <w:t>(9): 420-1.</w:t>
      </w:r>
    </w:p>
    <w:p w14:paraId="5C8B8B8F" w14:textId="77777777" w:rsidR="00723591" w:rsidRPr="00723591" w:rsidRDefault="00723591" w:rsidP="00723591">
      <w:pPr>
        <w:pStyle w:val="EndNoteBibliography"/>
        <w:rPr>
          <w:noProof/>
        </w:rPr>
      </w:pPr>
      <w:r w:rsidRPr="00723591">
        <w:rPr>
          <w:noProof/>
        </w:rPr>
        <w:t>59.</w:t>
      </w:r>
      <w:r w:rsidRPr="00723591">
        <w:rPr>
          <w:noProof/>
        </w:rPr>
        <w:tab/>
        <w:t xml:space="preserve">Romanowski K, Balshaw RF, Benedetti A, et al. Predicting tuberculosis relapse in patients treated with the standard 6-month regimen: an individual patient data meta-analysis. </w:t>
      </w:r>
      <w:r w:rsidRPr="00723591">
        <w:rPr>
          <w:i/>
          <w:noProof/>
        </w:rPr>
        <w:t>Thorax</w:t>
      </w:r>
      <w:r w:rsidRPr="00723591">
        <w:rPr>
          <w:noProof/>
        </w:rPr>
        <w:t xml:space="preserve"> 2018.</w:t>
      </w:r>
    </w:p>
    <w:p w14:paraId="336CB332" w14:textId="77777777" w:rsidR="00723591" w:rsidRPr="00723591" w:rsidRDefault="00723591" w:rsidP="00723591">
      <w:pPr>
        <w:pStyle w:val="EndNoteBibliography"/>
        <w:rPr>
          <w:noProof/>
        </w:rPr>
      </w:pPr>
      <w:r w:rsidRPr="00723591">
        <w:rPr>
          <w:noProof/>
        </w:rPr>
        <w:t>60.</w:t>
      </w:r>
      <w:r w:rsidRPr="00723591">
        <w:rPr>
          <w:noProof/>
        </w:rPr>
        <w:tab/>
        <w:t xml:space="preserve">Kurbatova EV, Taylor A, Gammino VM, et al. Predictors of poor outcomes among patients treated for multidrug-resistant tuberculosis at DOTS-plus projects. </w:t>
      </w:r>
      <w:r w:rsidRPr="00723591">
        <w:rPr>
          <w:i/>
          <w:noProof/>
        </w:rPr>
        <w:t>Tuberculosis</w:t>
      </w:r>
      <w:r w:rsidRPr="00723591">
        <w:rPr>
          <w:noProof/>
        </w:rPr>
        <w:t xml:space="preserve"> 2012; </w:t>
      </w:r>
      <w:r w:rsidRPr="00723591">
        <w:rPr>
          <w:b/>
          <w:noProof/>
        </w:rPr>
        <w:t>92</w:t>
      </w:r>
      <w:r w:rsidRPr="00723591">
        <w:rPr>
          <w:noProof/>
        </w:rPr>
        <w:t>(5): 397-403.</w:t>
      </w:r>
    </w:p>
    <w:p w14:paraId="205D24F0" w14:textId="77777777" w:rsidR="00723591" w:rsidRPr="00723591" w:rsidRDefault="00723591" w:rsidP="00723591">
      <w:pPr>
        <w:pStyle w:val="EndNoteBibliography"/>
        <w:rPr>
          <w:noProof/>
        </w:rPr>
      </w:pPr>
      <w:r w:rsidRPr="00723591">
        <w:rPr>
          <w:noProof/>
        </w:rPr>
        <w:t>61.</w:t>
      </w:r>
      <w:r w:rsidRPr="00723591">
        <w:rPr>
          <w:noProof/>
        </w:rPr>
        <w:tab/>
        <w:t>Global Tuberculosis Report: World Health Organization, 2018.</w:t>
      </w:r>
    </w:p>
    <w:p w14:paraId="160A85BE" w14:textId="77777777" w:rsidR="00723591" w:rsidRPr="00723591" w:rsidRDefault="00723591" w:rsidP="00723591">
      <w:pPr>
        <w:pStyle w:val="EndNoteBibliography"/>
        <w:rPr>
          <w:noProof/>
        </w:rPr>
      </w:pPr>
      <w:r w:rsidRPr="00723591">
        <w:rPr>
          <w:noProof/>
        </w:rPr>
        <w:lastRenderedPageBreak/>
        <w:t>62.</w:t>
      </w:r>
      <w:r w:rsidRPr="00723591">
        <w:rPr>
          <w:noProof/>
        </w:rPr>
        <w:tab/>
        <w:t>WHO. WHO updated references on management of drug-resistant tuberculosis: guidelines for the programmatic management of drug-resistant tuberculosis—2011 update. Geneva: World Health Organization, 2011.</w:t>
      </w:r>
    </w:p>
    <w:p w14:paraId="66FB9C09" w14:textId="77777777" w:rsidR="00723591" w:rsidRPr="00723591" w:rsidRDefault="00723591" w:rsidP="00723591">
      <w:pPr>
        <w:pStyle w:val="EndNoteBibliography"/>
        <w:rPr>
          <w:noProof/>
        </w:rPr>
      </w:pPr>
      <w:r w:rsidRPr="00723591">
        <w:rPr>
          <w:noProof/>
        </w:rPr>
        <w:t>63.</w:t>
      </w:r>
      <w:r w:rsidRPr="00723591">
        <w:rPr>
          <w:noProof/>
        </w:rPr>
        <w:tab/>
        <w:t>Lange C, Abubakar I, Alffenaar JW, et al. Management of patients with multidrugresistant/extensively drug-resistant tuberculosis in Europe: a TBNET consensus statement: ERS Publications, 2014.</w:t>
      </w:r>
    </w:p>
    <w:p w14:paraId="7DA85AD9" w14:textId="77777777" w:rsidR="00723591" w:rsidRPr="00723591" w:rsidRDefault="00723591" w:rsidP="00723591">
      <w:pPr>
        <w:pStyle w:val="EndNoteBibliography"/>
        <w:rPr>
          <w:noProof/>
        </w:rPr>
      </w:pPr>
      <w:r w:rsidRPr="00723591">
        <w:rPr>
          <w:noProof/>
        </w:rPr>
        <w:t>64.</w:t>
      </w:r>
      <w:r w:rsidRPr="00723591">
        <w:rPr>
          <w:noProof/>
        </w:rPr>
        <w:tab/>
        <w:t xml:space="preserve">Fox GJ, Anh NT, Nhung NV, et al. Latent tuberculous infection in household contacts of multidrug-resistant and newly diagnosed tuberculosis. </w:t>
      </w:r>
      <w:r w:rsidRPr="00723591">
        <w:rPr>
          <w:i/>
          <w:noProof/>
        </w:rPr>
        <w:t>The international journal of tuberculosis and lung disease : the official journal of the International Union against Tuberculosis and Lung Disease</w:t>
      </w:r>
      <w:r w:rsidRPr="00723591">
        <w:rPr>
          <w:noProof/>
        </w:rPr>
        <w:t xml:space="preserve"> 2017; </w:t>
      </w:r>
      <w:r w:rsidRPr="00723591">
        <w:rPr>
          <w:b/>
          <w:noProof/>
        </w:rPr>
        <w:t>21</w:t>
      </w:r>
      <w:r w:rsidRPr="00723591">
        <w:rPr>
          <w:noProof/>
        </w:rPr>
        <w:t>(3): 297-302.</w:t>
      </w:r>
    </w:p>
    <w:p w14:paraId="5740B738" w14:textId="77777777" w:rsidR="00723591" w:rsidRPr="00723591" w:rsidRDefault="00723591" w:rsidP="00723591">
      <w:pPr>
        <w:pStyle w:val="EndNoteBibliography"/>
        <w:rPr>
          <w:noProof/>
        </w:rPr>
      </w:pPr>
      <w:r w:rsidRPr="00723591">
        <w:rPr>
          <w:noProof/>
        </w:rPr>
        <w:t>65.</w:t>
      </w:r>
      <w:r w:rsidRPr="00723591">
        <w:rPr>
          <w:noProof/>
        </w:rPr>
        <w:tab/>
        <w:t xml:space="preserve">Sotgiu G, Centis R, D'Ambrosio L, et al. Efficacy, safety and tolerability of linezolid containing regimens in treating MDR-TB and XDR-TB: systematic review and meta-analysis. </w:t>
      </w:r>
      <w:r w:rsidRPr="00723591">
        <w:rPr>
          <w:i/>
          <w:noProof/>
        </w:rPr>
        <w:t>Eur Respir J</w:t>
      </w:r>
      <w:r w:rsidRPr="00723591">
        <w:rPr>
          <w:noProof/>
        </w:rPr>
        <w:t xml:space="preserve"> 2012; </w:t>
      </w:r>
      <w:r w:rsidRPr="00723591">
        <w:rPr>
          <w:b/>
          <w:noProof/>
        </w:rPr>
        <w:t>40</w:t>
      </w:r>
      <w:r w:rsidRPr="00723591">
        <w:rPr>
          <w:noProof/>
        </w:rPr>
        <w:t>(6): 1430-42.</w:t>
      </w:r>
    </w:p>
    <w:p w14:paraId="42713BE3" w14:textId="77777777" w:rsidR="00723591" w:rsidRPr="00723591" w:rsidRDefault="00723591" w:rsidP="00723591">
      <w:pPr>
        <w:pStyle w:val="EndNoteBibliography"/>
        <w:rPr>
          <w:noProof/>
        </w:rPr>
      </w:pPr>
      <w:r w:rsidRPr="00723591">
        <w:rPr>
          <w:noProof/>
        </w:rPr>
        <w:t>66.</w:t>
      </w:r>
      <w:r w:rsidRPr="00723591">
        <w:rPr>
          <w:noProof/>
        </w:rPr>
        <w:tab/>
        <w:t xml:space="preserve">Chang KC, Yew WW, Tam CM, Leung CC. WHO group 5 drugs and difficult multidrug-resistant tuberculosis: a systematic review with cohort analysis and meta-analysis. </w:t>
      </w:r>
      <w:r w:rsidRPr="00723591">
        <w:rPr>
          <w:i/>
          <w:noProof/>
        </w:rPr>
        <w:t>Antimicrob Agents Chemother</w:t>
      </w:r>
      <w:r w:rsidRPr="00723591">
        <w:rPr>
          <w:noProof/>
        </w:rPr>
        <w:t xml:space="preserve"> 2013; </w:t>
      </w:r>
      <w:r w:rsidRPr="00723591">
        <w:rPr>
          <w:b/>
          <w:noProof/>
        </w:rPr>
        <w:t>57</w:t>
      </w:r>
      <w:r w:rsidRPr="00723591">
        <w:rPr>
          <w:noProof/>
        </w:rPr>
        <w:t>(9): 4097-104.</w:t>
      </w:r>
    </w:p>
    <w:p w14:paraId="213EA69D" w14:textId="77777777" w:rsidR="00723591" w:rsidRPr="00723591" w:rsidRDefault="00723591" w:rsidP="00723591">
      <w:pPr>
        <w:pStyle w:val="EndNoteBibliography"/>
        <w:rPr>
          <w:noProof/>
        </w:rPr>
      </w:pPr>
      <w:r w:rsidRPr="00723591">
        <w:rPr>
          <w:noProof/>
        </w:rPr>
        <w:t>67.</w:t>
      </w:r>
      <w:r w:rsidRPr="00723591">
        <w:rPr>
          <w:noProof/>
        </w:rPr>
        <w:tab/>
        <w:t xml:space="preserve">Guglielmetti L, Jaspard M, Le Du D, et al. Long-term outcome and safety of prolonged bedaquiline treatment for multidrug-resistant tuberculosis. </w:t>
      </w:r>
      <w:r w:rsidRPr="00723591">
        <w:rPr>
          <w:i/>
          <w:noProof/>
        </w:rPr>
        <w:t>Eur Respir J</w:t>
      </w:r>
      <w:r w:rsidRPr="00723591">
        <w:rPr>
          <w:noProof/>
        </w:rPr>
        <w:t xml:space="preserve"> 2017; </w:t>
      </w:r>
      <w:r w:rsidRPr="00723591">
        <w:rPr>
          <w:b/>
          <w:noProof/>
        </w:rPr>
        <w:t>49</w:t>
      </w:r>
      <w:r w:rsidRPr="00723591">
        <w:rPr>
          <w:noProof/>
        </w:rPr>
        <w:t>(3).</w:t>
      </w:r>
    </w:p>
    <w:p w14:paraId="0D6A3257" w14:textId="77777777" w:rsidR="00723591" w:rsidRPr="00723591" w:rsidRDefault="00723591" w:rsidP="00723591">
      <w:pPr>
        <w:pStyle w:val="EndNoteBibliography"/>
        <w:rPr>
          <w:noProof/>
        </w:rPr>
      </w:pPr>
      <w:r w:rsidRPr="00723591">
        <w:rPr>
          <w:noProof/>
        </w:rPr>
        <w:t>68.</w:t>
      </w:r>
      <w:r w:rsidRPr="00723591">
        <w:rPr>
          <w:noProof/>
        </w:rPr>
        <w:tab/>
        <w:t xml:space="preserve">World Health Organization. WHO treatment guidelines for drug-resistant tuberculosis, 2016 update. </w:t>
      </w:r>
      <w:r w:rsidRPr="00723591">
        <w:rPr>
          <w:i/>
          <w:noProof/>
        </w:rPr>
        <w:t>WHO/HTM/TB/201604</w:t>
      </w:r>
      <w:r w:rsidRPr="00723591">
        <w:rPr>
          <w:noProof/>
        </w:rPr>
        <w:t xml:space="preserve"> 2016.</w:t>
      </w:r>
    </w:p>
    <w:p w14:paraId="0ADAED01" w14:textId="77777777" w:rsidR="00723591" w:rsidRPr="00723591" w:rsidRDefault="00723591" w:rsidP="00723591">
      <w:pPr>
        <w:pStyle w:val="EndNoteBibliography"/>
        <w:rPr>
          <w:noProof/>
        </w:rPr>
      </w:pPr>
      <w:r w:rsidRPr="00723591">
        <w:rPr>
          <w:noProof/>
        </w:rPr>
        <w:t>69.</w:t>
      </w:r>
      <w:r w:rsidRPr="00723591">
        <w:rPr>
          <w:noProof/>
        </w:rPr>
        <w:tab/>
        <w:t xml:space="preserve">Kim CT, Kim TO, Shin HJ, et al. Bedaquiline and delamanid for the treatment of multidrug-resistant tuberculosis: a multicentre cohort study in Korea. </w:t>
      </w:r>
      <w:r w:rsidRPr="00723591">
        <w:rPr>
          <w:i/>
          <w:noProof/>
        </w:rPr>
        <w:t>Eur Respir J</w:t>
      </w:r>
      <w:r w:rsidRPr="00723591">
        <w:rPr>
          <w:noProof/>
        </w:rPr>
        <w:t xml:space="preserve"> 2018; </w:t>
      </w:r>
      <w:r w:rsidRPr="00723591">
        <w:rPr>
          <w:b/>
          <w:noProof/>
        </w:rPr>
        <w:t>51</w:t>
      </w:r>
      <w:r w:rsidRPr="00723591">
        <w:rPr>
          <w:noProof/>
        </w:rPr>
        <w:t>(3).</w:t>
      </w:r>
    </w:p>
    <w:p w14:paraId="7C8DABC0" w14:textId="77777777" w:rsidR="00723591" w:rsidRPr="00723591" w:rsidRDefault="00723591" w:rsidP="00723591">
      <w:pPr>
        <w:pStyle w:val="EndNoteBibliography"/>
        <w:rPr>
          <w:noProof/>
        </w:rPr>
      </w:pPr>
      <w:r w:rsidRPr="00723591">
        <w:rPr>
          <w:noProof/>
        </w:rPr>
        <w:t>70.</w:t>
      </w:r>
      <w:r w:rsidRPr="00723591">
        <w:rPr>
          <w:noProof/>
        </w:rPr>
        <w:tab/>
        <w:t xml:space="preserve">Li Y, Sun F, Zhang W. Bedaquiline and delamanid in the treatment of multidrug-resistant tuberculosis: Promising but challenging. </w:t>
      </w:r>
      <w:r w:rsidRPr="00723591">
        <w:rPr>
          <w:i/>
          <w:noProof/>
        </w:rPr>
        <w:t>Drug Dev Res</w:t>
      </w:r>
      <w:r w:rsidRPr="00723591">
        <w:rPr>
          <w:noProof/>
        </w:rPr>
        <w:t xml:space="preserve"> 2018.</w:t>
      </w:r>
    </w:p>
    <w:p w14:paraId="21FF8E72" w14:textId="77777777" w:rsidR="00723591" w:rsidRPr="00723591" w:rsidRDefault="00723591" w:rsidP="00723591">
      <w:pPr>
        <w:pStyle w:val="EndNoteBibliography"/>
        <w:rPr>
          <w:noProof/>
        </w:rPr>
      </w:pPr>
      <w:r w:rsidRPr="00723591">
        <w:rPr>
          <w:noProof/>
        </w:rPr>
        <w:t>71.</w:t>
      </w:r>
      <w:r w:rsidRPr="00723591">
        <w:rPr>
          <w:noProof/>
        </w:rPr>
        <w:tab/>
        <w:t xml:space="preserve">Pontali E, Sotgiu G, Tiberi S, et al. Combined treatment of drug-resistant tuberculosis with bedaquiline and delamanid: a systematic review. </w:t>
      </w:r>
      <w:r w:rsidRPr="00723591">
        <w:rPr>
          <w:i/>
          <w:noProof/>
        </w:rPr>
        <w:t>Eur Respir J</w:t>
      </w:r>
      <w:r w:rsidRPr="00723591">
        <w:rPr>
          <w:noProof/>
        </w:rPr>
        <w:t xml:space="preserve"> 2018; </w:t>
      </w:r>
      <w:r w:rsidRPr="00723591">
        <w:rPr>
          <w:b/>
          <w:noProof/>
        </w:rPr>
        <w:t>52</w:t>
      </w:r>
      <w:r w:rsidRPr="00723591">
        <w:rPr>
          <w:noProof/>
        </w:rPr>
        <w:t>(1).</w:t>
      </w:r>
    </w:p>
    <w:p w14:paraId="385955AB" w14:textId="77777777" w:rsidR="00723591" w:rsidRPr="00723591" w:rsidRDefault="00723591" w:rsidP="00723591">
      <w:pPr>
        <w:pStyle w:val="EndNoteBibliography"/>
        <w:rPr>
          <w:noProof/>
        </w:rPr>
      </w:pPr>
      <w:r w:rsidRPr="00723591">
        <w:rPr>
          <w:noProof/>
        </w:rPr>
        <w:t>72.</w:t>
      </w:r>
      <w:r w:rsidRPr="00723591">
        <w:rPr>
          <w:noProof/>
        </w:rPr>
        <w:tab/>
        <w:t xml:space="preserve">Garcia-Prats AJ, Rose PC, Draper HR, et al. Effect of Coadministration of Lidocaine on the Pain and Pharmacokinetics of Intramuscular Amikacin in Children With Multidrug-Resistant Tuberculosis: A Randomized Crossover Trial. </w:t>
      </w:r>
      <w:r w:rsidRPr="00723591">
        <w:rPr>
          <w:i/>
          <w:noProof/>
        </w:rPr>
        <w:t>Pediatr Infect Dis J</w:t>
      </w:r>
      <w:r w:rsidRPr="00723591">
        <w:rPr>
          <w:noProof/>
        </w:rPr>
        <w:t xml:space="preserve"> 2018; </w:t>
      </w:r>
      <w:r w:rsidRPr="00723591">
        <w:rPr>
          <w:b/>
          <w:noProof/>
        </w:rPr>
        <w:t>37</w:t>
      </w:r>
      <w:r w:rsidRPr="00723591">
        <w:rPr>
          <w:noProof/>
        </w:rPr>
        <w:t>(12): 1199-203.</w:t>
      </w:r>
    </w:p>
    <w:p w14:paraId="48883DC0" w14:textId="77777777" w:rsidR="00723591" w:rsidRPr="00723591" w:rsidRDefault="00723591" w:rsidP="00723591">
      <w:pPr>
        <w:pStyle w:val="EndNoteBibliography"/>
        <w:rPr>
          <w:noProof/>
        </w:rPr>
      </w:pPr>
      <w:r w:rsidRPr="00723591">
        <w:rPr>
          <w:noProof/>
        </w:rPr>
        <w:t>73.</w:t>
      </w:r>
      <w:r w:rsidRPr="00723591">
        <w:rPr>
          <w:noProof/>
        </w:rPr>
        <w:tab/>
        <w:t xml:space="preserve">Muller B, Chihota VN, Pillay M, et al. Programmatically selected multidrug-resistant strains drive the emergence of extensively drug-resistant tuberculosis in South Africa. </w:t>
      </w:r>
      <w:r w:rsidRPr="00723591">
        <w:rPr>
          <w:i/>
          <w:noProof/>
        </w:rPr>
        <w:t>PLoSOne</w:t>
      </w:r>
      <w:r w:rsidRPr="00723591">
        <w:rPr>
          <w:noProof/>
        </w:rPr>
        <w:t xml:space="preserve"> 2013; </w:t>
      </w:r>
      <w:r w:rsidRPr="00723591">
        <w:rPr>
          <w:b/>
          <w:noProof/>
        </w:rPr>
        <w:t>8</w:t>
      </w:r>
      <w:r w:rsidRPr="00723591">
        <w:rPr>
          <w:noProof/>
        </w:rPr>
        <w:t>(8): e70919.</w:t>
      </w:r>
    </w:p>
    <w:p w14:paraId="5B34C79E" w14:textId="77777777" w:rsidR="00723591" w:rsidRPr="00723591" w:rsidRDefault="00723591" w:rsidP="00723591">
      <w:pPr>
        <w:pStyle w:val="EndNoteBibliography"/>
        <w:rPr>
          <w:noProof/>
        </w:rPr>
      </w:pPr>
      <w:r w:rsidRPr="00723591">
        <w:rPr>
          <w:noProof/>
        </w:rPr>
        <w:t>74.</w:t>
      </w:r>
      <w:r w:rsidRPr="00723591">
        <w:rPr>
          <w:noProof/>
        </w:rPr>
        <w:tab/>
        <w:t xml:space="preserve">Harausz EP, Garcia-Prats AJ, Law S, et al. Treatment and outcomes in children with multidrug-resistant tuberculosis: A systematic review and individual patient data meta-analysis. </w:t>
      </w:r>
      <w:r w:rsidRPr="00723591">
        <w:rPr>
          <w:i/>
          <w:noProof/>
        </w:rPr>
        <w:t>PLoS Med</w:t>
      </w:r>
      <w:r w:rsidRPr="00723591">
        <w:rPr>
          <w:noProof/>
        </w:rPr>
        <w:t xml:space="preserve"> 2018; </w:t>
      </w:r>
      <w:r w:rsidRPr="00723591">
        <w:rPr>
          <w:b/>
          <w:noProof/>
        </w:rPr>
        <w:t>15</w:t>
      </w:r>
      <w:r w:rsidRPr="00723591">
        <w:rPr>
          <w:noProof/>
        </w:rPr>
        <w:t>(7): e1002591.</w:t>
      </w:r>
    </w:p>
    <w:p w14:paraId="1A0998A9" w14:textId="77777777" w:rsidR="00723591" w:rsidRPr="00723591" w:rsidRDefault="00723591" w:rsidP="00723591">
      <w:pPr>
        <w:pStyle w:val="EndNoteBibliography"/>
        <w:rPr>
          <w:noProof/>
        </w:rPr>
      </w:pPr>
      <w:r w:rsidRPr="00723591">
        <w:rPr>
          <w:noProof/>
        </w:rPr>
        <w:t>75.</w:t>
      </w:r>
      <w:r w:rsidRPr="00723591">
        <w:rPr>
          <w:noProof/>
        </w:rPr>
        <w:tab/>
        <w:t xml:space="preserve">Osman M, Harausz EP, Garcia-Prats AJ, et al. Treatment Outcomes in Global Systematic Review and Patient Meta-Analysis of Children with Extensively Drug-Resistant Tuberculosis. </w:t>
      </w:r>
      <w:r w:rsidRPr="00723591">
        <w:rPr>
          <w:i/>
          <w:noProof/>
        </w:rPr>
        <w:t>Emerg Infect Dis</w:t>
      </w:r>
      <w:r w:rsidRPr="00723591">
        <w:rPr>
          <w:noProof/>
        </w:rPr>
        <w:t xml:space="preserve"> 2019; </w:t>
      </w:r>
      <w:r w:rsidRPr="00723591">
        <w:rPr>
          <w:b/>
          <w:noProof/>
        </w:rPr>
        <w:t>25</w:t>
      </w:r>
      <w:r w:rsidRPr="00723591">
        <w:rPr>
          <w:noProof/>
        </w:rPr>
        <w:t>(3): 441-50.</w:t>
      </w:r>
    </w:p>
    <w:p w14:paraId="722DC04D" w14:textId="77777777" w:rsidR="00723591" w:rsidRPr="00723591" w:rsidRDefault="00723591" w:rsidP="00723591">
      <w:pPr>
        <w:pStyle w:val="EndNoteBibliography"/>
        <w:rPr>
          <w:noProof/>
        </w:rPr>
      </w:pPr>
      <w:r w:rsidRPr="00723591">
        <w:rPr>
          <w:noProof/>
        </w:rPr>
        <w:t>76.</w:t>
      </w:r>
      <w:r w:rsidRPr="00723591">
        <w:rPr>
          <w:noProof/>
        </w:rPr>
        <w:tab/>
        <w:t xml:space="preserve">Taneja R, Garcia-Prats AJ, Furin J, Maheshwari HK. Paediatric formulations of second-line anti-tuberculosis medications: challenges and considerations. </w:t>
      </w:r>
      <w:r w:rsidRPr="00723591">
        <w:rPr>
          <w:i/>
          <w:noProof/>
        </w:rPr>
        <w:t>The international journal of tuberculosis and lung disease : the official journal of the International Union against Tuberculosis and Lung Disease</w:t>
      </w:r>
      <w:r w:rsidRPr="00723591">
        <w:rPr>
          <w:noProof/>
        </w:rPr>
        <w:t xml:space="preserve"> 2015; </w:t>
      </w:r>
      <w:r w:rsidRPr="00723591">
        <w:rPr>
          <w:b/>
          <w:noProof/>
        </w:rPr>
        <w:t>19 Suppl 1</w:t>
      </w:r>
      <w:r w:rsidRPr="00723591">
        <w:rPr>
          <w:noProof/>
        </w:rPr>
        <w:t>: 61-8.</w:t>
      </w:r>
    </w:p>
    <w:p w14:paraId="7DCFCD7B" w14:textId="6964EC52" w:rsidR="00723591" w:rsidRPr="00723591" w:rsidRDefault="00723591" w:rsidP="00723591">
      <w:pPr>
        <w:pStyle w:val="EndNoteBibliography"/>
        <w:rPr>
          <w:noProof/>
        </w:rPr>
      </w:pPr>
      <w:r w:rsidRPr="00723591">
        <w:rPr>
          <w:noProof/>
        </w:rPr>
        <w:t>77.</w:t>
      </w:r>
      <w:r w:rsidRPr="00723591">
        <w:rPr>
          <w:noProof/>
        </w:rPr>
        <w:tab/>
        <w:t xml:space="preserve">Rapid Communication: Key changes to treatment of multidrug- and rifampicin-resistant tuberculosis (MDR/RR-TB). Licence: CC BY-NC-SA 3.0 IGO. </w:t>
      </w:r>
      <w:hyperlink r:id="rId8" w:history="1">
        <w:r w:rsidRPr="00723591">
          <w:rPr>
            <w:rStyle w:val="Hyperlink"/>
            <w:noProof/>
          </w:rPr>
          <w:t>http://www.who.int/tb/publications</w:t>
        </w:r>
      </w:hyperlink>
      <w:r w:rsidRPr="00723591">
        <w:rPr>
          <w:noProof/>
        </w:rPr>
        <w:t>: World Health Organization, 2018.</w:t>
      </w:r>
    </w:p>
    <w:p w14:paraId="79775F4E" w14:textId="413733EC" w:rsidR="00631834" w:rsidRDefault="00853976" w:rsidP="00631834">
      <w:r>
        <w:fldChar w:fldCharType="end"/>
      </w:r>
    </w:p>
    <w:p w14:paraId="739030EA" w14:textId="77777777" w:rsidR="00B90EA7" w:rsidRDefault="00B90EA7" w:rsidP="000B0C8D">
      <w:pPr>
        <w:tabs>
          <w:tab w:val="left" w:pos="426"/>
        </w:tabs>
        <w:spacing w:line="480" w:lineRule="auto"/>
      </w:pPr>
    </w:p>
    <w:p w14:paraId="7DB16B54" w14:textId="7B8C852C" w:rsidR="005D71A0" w:rsidRDefault="005D71A0" w:rsidP="000B0C8D">
      <w:pPr>
        <w:tabs>
          <w:tab w:val="left" w:pos="426"/>
        </w:tabs>
        <w:spacing w:line="480" w:lineRule="auto"/>
      </w:pPr>
    </w:p>
    <w:sectPr w:rsidR="005D71A0" w:rsidSect="00D96D4A">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020AA" w14:textId="77777777" w:rsidR="0004297A" w:rsidRDefault="0004297A" w:rsidP="006F6781">
      <w:r>
        <w:separator/>
      </w:r>
    </w:p>
  </w:endnote>
  <w:endnote w:type="continuationSeparator" w:id="0">
    <w:p w14:paraId="2F5F6791" w14:textId="77777777" w:rsidR="0004297A" w:rsidRDefault="0004297A" w:rsidP="006F6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DE"/>
    <w:family w:val="roman"/>
    <w:pitch w:val="variable"/>
    <w:sig w:usb0="81000003" w:usb1="00000000" w:usb2="00000000" w:usb3="00000000" w:csb0="0001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2242596"/>
      <w:docPartObj>
        <w:docPartGallery w:val="Page Numbers (Bottom of Page)"/>
        <w:docPartUnique/>
      </w:docPartObj>
    </w:sdtPr>
    <w:sdtEndPr>
      <w:rPr>
        <w:noProof/>
      </w:rPr>
    </w:sdtEndPr>
    <w:sdtContent>
      <w:p w14:paraId="5ED29973" w14:textId="1C7B6F45" w:rsidR="006C5DAC" w:rsidRDefault="006C5DAC">
        <w:pPr>
          <w:pStyle w:val="Footer"/>
          <w:jc w:val="right"/>
        </w:pPr>
        <w:r>
          <w:rPr>
            <w:noProof/>
          </w:rPr>
          <w:fldChar w:fldCharType="begin"/>
        </w:r>
        <w:r>
          <w:rPr>
            <w:noProof/>
          </w:rPr>
          <w:instrText xml:space="preserve"> PAGE   \* MERGEFORMAT </w:instrText>
        </w:r>
        <w:r>
          <w:rPr>
            <w:noProof/>
          </w:rPr>
          <w:fldChar w:fldCharType="separate"/>
        </w:r>
        <w:r>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B5399" w14:textId="77777777" w:rsidR="0004297A" w:rsidRDefault="0004297A" w:rsidP="006F6781">
      <w:r>
        <w:separator/>
      </w:r>
    </w:p>
  </w:footnote>
  <w:footnote w:type="continuationSeparator" w:id="0">
    <w:p w14:paraId="3D2FAAD3" w14:textId="77777777" w:rsidR="0004297A" w:rsidRDefault="0004297A" w:rsidP="006F67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C1D6D"/>
    <w:multiLevelType w:val="hybridMultilevel"/>
    <w:tmpl w:val="21E812EE"/>
    <w:lvl w:ilvl="0" w:tplc="FD96F25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50FFD"/>
    <w:multiLevelType w:val="hybridMultilevel"/>
    <w:tmpl w:val="2FC0492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D7F7711"/>
    <w:multiLevelType w:val="hybridMultilevel"/>
    <w:tmpl w:val="2BCA3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C72F76"/>
    <w:multiLevelType w:val="hybridMultilevel"/>
    <w:tmpl w:val="E39694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956CDA"/>
    <w:multiLevelType w:val="hybridMultilevel"/>
    <w:tmpl w:val="64408446"/>
    <w:lvl w:ilvl="0" w:tplc="FD96F25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D4807"/>
    <w:multiLevelType w:val="hybridMultilevel"/>
    <w:tmpl w:val="D7B4BA6E"/>
    <w:lvl w:ilvl="0" w:tplc="D12AB2E0">
      <w:start w:val="1"/>
      <w:numFmt w:val="bullet"/>
      <w:lvlText w:val=""/>
      <w:lvlJc w:val="left"/>
      <w:pPr>
        <w:tabs>
          <w:tab w:val="num" w:pos="57"/>
        </w:tabs>
        <w:ind w:left="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1B09DF"/>
    <w:multiLevelType w:val="hybridMultilevel"/>
    <w:tmpl w:val="0F941F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0F3E8D"/>
    <w:multiLevelType w:val="multilevel"/>
    <w:tmpl w:val="F732FB06"/>
    <w:lvl w:ilvl="0">
      <w:start w:val="1"/>
      <w:numFmt w:val="bullet"/>
      <w:lvlText w:val=""/>
      <w:lvlJc w:val="left"/>
      <w:pPr>
        <w:ind w:left="0" w:firstLine="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83F58FF"/>
    <w:multiLevelType w:val="hybridMultilevel"/>
    <w:tmpl w:val="FA94C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362E18"/>
    <w:multiLevelType w:val="hybridMultilevel"/>
    <w:tmpl w:val="1E122200"/>
    <w:lvl w:ilvl="0" w:tplc="FD96F25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E27746"/>
    <w:multiLevelType w:val="hybridMultilevel"/>
    <w:tmpl w:val="F3F82982"/>
    <w:lvl w:ilvl="0" w:tplc="3CDE8A64">
      <w:start w:val="1"/>
      <w:numFmt w:val="bullet"/>
      <w:lvlText w:val=""/>
      <w:lvlJc w:val="left"/>
      <w:pPr>
        <w:tabs>
          <w:tab w:val="num" w:pos="0"/>
        </w:tabs>
        <w:ind w:left="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36377"/>
    <w:multiLevelType w:val="hybridMultilevel"/>
    <w:tmpl w:val="427264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002EB1"/>
    <w:multiLevelType w:val="multilevel"/>
    <w:tmpl w:val="F732FB06"/>
    <w:lvl w:ilvl="0">
      <w:start w:val="1"/>
      <w:numFmt w:val="bullet"/>
      <w:lvlText w:val=""/>
      <w:lvlJc w:val="left"/>
      <w:pPr>
        <w:ind w:left="0" w:firstLine="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46171B24"/>
    <w:multiLevelType w:val="hybridMultilevel"/>
    <w:tmpl w:val="101A2A2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4DE500AC"/>
    <w:multiLevelType w:val="multilevel"/>
    <w:tmpl w:val="256E5450"/>
    <w:lvl w:ilvl="0">
      <w:start w:val="1"/>
      <w:numFmt w:val="bullet"/>
      <w:lvlText w:val=""/>
      <w:lvlJc w:val="left"/>
      <w:pPr>
        <w:ind w:left="0" w:firstLine="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3157139"/>
    <w:multiLevelType w:val="hybridMultilevel"/>
    <w:tmpl w:val="320ECCBE"/>
    <w:lvl w:ilvl="0" w:tplc="FD96F258">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F73B43"/>
    <w:multiLevelType w:val="hybridMultilevel"/>
    <w:tmpl w:val="792C0A3C"/>
    <w:lvl w:ilvl="0" w:tplc="DD580732">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B563E4"/>
    <w:multiLevelType w:val="hybridMultilevel"/>
    <w:tmpl w:val="A4001A28"/>
    <w:lvl w:ilvl="0" w:tplc="FD96F258">
      <w:start w:val="1"/>
      <w:numFmt w:val="bullet"/>
      <w:lvlText w:val=""/>
      <w:lvlJc w:val="left"/>
      <w:pPr>
        <w:tabs>
          <w:tab w:val="num" w:pos="0"/>
        </w:tabs>
        <w:ind w:left="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8B6C18"/>
    <w:multiLevelType w:val="hybridMultilevel"/>
    <w:tmpl w:val="4B928E40"/>
    <w:lvl w:ilvl="0" w:tplc="FD96F258">
      <w:start w:val="1"/>
      <w:numFmt w:val="bullet"/>
      <w:lvlText w:val=""/>
      <w:lvlJc w:val="left"/>
      <w:pPr>
        <w:tabs>
          <w:tab w:val="num" w:pos="0"/>
        </w:tabs>
        <w:ind w:left="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956A4B"/>
    <w:multiLevelType w:val="hybridMultilevel"/>
    <w:tmpl w:val="0F42C8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6"/>
  </w:num>
  <w:num w:numId="3">
    <w:abstractNumId w:val="2"/>
  </w:num>
  <w:num w:numId="4">
    <w:abstractNumId w:val="11"/>
  </w:num>
  <w:num w:numId="5">
    <w:abstractNumId w:val="19"/>
  </w:num>
  <w:num w:numId="6">
    <w:abstractNumId w:val="3"/>
  </w:num>
  <w:num w:numId="7">
    <w:abstractNumId w:val="10"/>
  </w:num>
  <w:num w:numId="8">
    <w:abstractNumId w:val="14"/>
  </w:num>
  <w:num w:numId="9">
    <w:abstractNumId w:val="17"/>
  </w:num>
  <w:num w:numId="10">
    <w:abstractNumId w:val="18"/>
  </w:num>
  <w:num w:numId="11">
    <w:abstractNumId w:val="12"/>
  </w:num>
  <w:num w:numId="12">
    <w:abstractNumId w:val="7"/>
  </w:num>
  <w:num w:numId="13">
    <w:abstractNumId w:val="5"/>
  </w:num>
  <w:num w:numId="14">
    <w:abstractNumId w:val="15"/>
  </w:num>
  <w:num w:numId="15">
    <w:abstractNumId w:val="9"/>
  </w:num>
  <w:num w:numId="16">
    <w:abstractNumId w:val="4"/>
  </w:num>
  <w:num w:numId="17">
    <w:abstractNumId w:val="0"/>
  </w:num>
  <w:num w:numId="18">
    <w:abstractNumId w:val="8"/>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eprprst9pddce0ezovfteyp5ss9dtapd5a&quot;&gt;LRM_upda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4&lt;/item&gt;&lt;item&gt;35&lt;/item&gt;&lt;item&gt;36&lt;/item&gt;&lt;item&gt;37&lt;/item&gt;&lt;item&gt;38&lt;/item&gt;&lt;item&gt;41&lt;/item&gt;&lt;item&gt;42&lt;/item&gt;&lt;item&gt;43&lt;/item&gt;&lt;item&gt;44&lt;/item&gt;&lt;item&gt;45&lt;/item&gt;&lt;item&gt;48&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673059"/>
    <w:rsid w:val="0000406E"/>
    <w:rsid w:val="00006CEA"/>
    <w:rsid w:val="000323A1"/>
    <w:rsid w:val="00037394"/>
    <w:rsid w:val="00040666"/>
    <w:rsid w:val="0004297A"/>
    <w:rsid w:val="0005074F"/>
    <w:rsid w:val="00060B6E"/>
    <w:rsid w:val="00066237"/>
    <w:rsid w:val="00075BB0"/>
    <w:rsid w:val="00080CF0"/>
    <w:rsid w:val="00080EDD"/>
    <w:rsid w:val="00086FD2"/>
    <w:rsid w:val="000A2B9F"/>
    <w:rsid w:val="000B0C8D"/>
    <w:rsid w:val="000C7CB4"/>
    <w:rsid w:val="000E16FE"/>
    <w:rsid w:val="000F70C3"/>
    <w:rsid w:val="000F7212"/>
    <w:rsid w:val="000F7754"/>
    <w:rsid w:val="00100946"/>
    <w:rsid w:val="001271B4"/>
    <w:rsid w:val="00131511"/>
    <w:rsid w:val="00136C3D"/>
    <w:rsid w:val="00156E19"/>
    <w:rsid w:val="00191079"/>
    <w:rsid w:val="001B12D2"/>
    <w:rsid w:val="001B5E59"/>
    <w:rsid w:val="001D50B8"/>
    <w:rsid w:val="001F7737"/>
    <w:rsid w:val="002046A3"/>
    <w:rsid w:val="002125A7"/>
    <w:rsid w:val="00223CFF"/>
    <w:rsid w:val="00252D30"/>
    <w:rsid w:val="00261313"/>
    <w:rsid w:val="0026520D"/>
    <w:rsid w:val="002869F1"/>
    <w:rsid w:val="002A644A"/>
    <w:rsid w:val="002B7925"/>
    <w:rsid w:val="002C08EF"/>
    <w:rsid w:val="002C47A1"/>
    <w:rsid w:val="002C5F8C"/>
    <w:rsid w:val="002D21C5"/>
    <w:rsid w:val="002D7285"/>
    <w:rsid w:val="002E5137"/>
    <w:rsid w:val="002E61D5"/>
    <w:rsid w:val="00322411"/>
    <w:rsid w:val="00332B2C"/>
    <w:rsid w:val="003355F4"/>
    <w:rsid w:val="00364859"/>
    <w:rsid w:val="00364EF7"/>
    <w:rsid w:val="00374412"/>
    <w:rsid w:val="00380C2D"/>
    <w:rsid w:val="0038532C"/>
    <w:rsid w:val="003A4AED"/>
    <w:rsid w:val="003B2BEC"/>
    <w:rsid w:val="003C1C50"/>
    <w:rsid w:val="003C7D70"/>
    <w:rsid w:val="003D4C13"/>
    <w:rsid w:val="003E5ED4"/>
    <w:rsid w:val="003F263B"/>
    <w:rsid w:val="003F6CE7"/>
    <w:rsid w:val="00400AC9"/>
    <w:rsid w:val="00404BE5"/>
    <w:rsid w:val="00426EC9"/>
    <w:rsid w:val="004416BA"/>
    <w:rsid w:val="00452485"/>
    <w:rsid w:val="00472E66"/>
    <w:rsid w:val="004967C8"/>
    <w:rsid w:val="004A12BE"/>
    <w:rsid w:val="004B3F47"/>
    <w:rsid w:val="004B6B85"/>
    <w:rsid w:val="004E3C35"/>
    <w:rsid w:val="004E74EE"/>
    <w:rsid w:val="00501D30"/>
    <w:rsid w:val="00504356"/>
    <w:rsid w:val="005112A4"/>
    <w:rsid w:val="00511D80"/>
    <w:rsid w:val="00554854"/>
    <w:rsid w:val="0058544F"/>
    <w:rsid w:val="00594C3C"/>
    <w:rsid w:val="005A1D13"/>
    <w:rsid w:val="005A6AD2"/>
    <w:rsid w:val="005D5B9D"/>
    <w:rsid w:val="005D71A0"/>
    <w:rsid w:val="005F3C58"/>
    <w:rsid w:val="005F626F"/>
    <w:rsid w:val="0060415E"/>
    <w:rsid w:val="00611D2E"/>
    <w:rsid w:val="00630A86"/>
    <w:rsid w:val="00631834"/>
    <w:rsid w:val="00633276"/>
    <w:rsid w:val="00641ED2"/>
    <w:rsid w:val="0065047A"/>
    <w:rsid w:val="0066593E"/>
    <w:rsid w:val="00673059"/>
    <w:rsid w:val="0068016B"/>
    <w:rsid w:val="0068320D"/>
    <w:rsid w:val="00685F9C"/>
    <w:rsid w:val="00686CD7"/>
    <w:rsid w:val="00687E59"/>
    <w:rsid w:val="006A0CD2"/>
    <w:rsid w:val="006A1BA0"/>
    <w:rsid w:val="006A66A6"/>
    <w:rsid w:val="006B5893"/>
    <w:rsid w:val="006C5DAC"/>
    <w:rsid w:val="006C6159"/>
    <w:rsid w:val="006F6781"/>
    <w:rsid w:val="0071180C"/>
    <w:rsid w:val="00712081"/>
    <w:rsid w:val="00717BE9"/>
    <w:rsid w:val="00723591"/>
    <w:rsid w:val="00762E69"/>
    <w:rsid w:val="00773170"/>
    <w:rsid w:val="00782EF0"/>
    <w:rsid w:val="00791224"/>
    <w:rsid w:val="007B1CBE"/>
    <w:rsid w:val="007B1FF8"/>
    <w:rsid w:val="007B692F"/>
    <w:rsid w:val="007D109E"/>
    <w:rsid w:val="007D54CE"/>
    <w:rsid w:val="007E19E3"/>
    <w:rsid w:val="007E37F1"/>
    <w:rsid w:val="007E5666"/>
    <w:rsid w:val="00817A25"/>
    <w:rsid w:val="008306FF"/>
    <w:rsid w:val="008313C6"/>
    <w:rsid w:val="0083322B"/>
    <w:rsid w:val="0083388D"/>
    <w:rsid w:val="00837C92"/>
    <w:rsid w:val="008426EE"/>
    <w:rsid w:val="0085295E"/>
    <w:rsid w:val="00853976"/>
    <w:rsid w:val="00856533"/>
    <w:rsid w:val="008602F3"/>
    <w:rsid w:val="00862A6C"/>
    <w:rsid w:val="0086770C"/>
    <w:rsid w:val="0088241D"/>
    <w:rsid w:val="00890519"/>
    <w:rsid w:val="008B3921"/>
    <w:rsid w:val="008E7A7F"/>
    <w:rsid w:val="008F5CC2"/>
    <w:rsid w:val="00903B45"/>
    <w:rsid w:val="00906CF5"/>
    <w:rsid w:val="00921366"/>
    <w:rsid w:val="009234CE"/>
    <w:rsid w:val="0093605E"/>
    <w:rsid w:val="00947A5F"/>
    <w:rsid w:val="0095060F"/>
    <w:rsid w:val="0095521C"/>
    <w:rsid w:val="00965944"/>
    <w:rsid w:val="009757D6"/>
    <w:rsid w:val="00980FD9"/>
    <w:rsid w:val="00984FE7"/>
    <w:rsid w:val="009856A9"/>
    <w:rsid w:val="009865E6"/>
    <w:rsid w:val="0098703A"/>
    <w:rsid w:val="009879CA"/>
    <w:rsid w:val="00991839"/>
    <w:rsid w:val="00991857"/>
    <w:rsid w:val="00994F9C"/>
    <w:rsid w:val="009C4469"/>
    <w:rsid w:val="009F0B48"/>
    <w:rsid w:val="00A06546"/>
    <w:rsid w:val="00A23DCE"/>
    <w:rsid w:val="00A23F33"/>
    <w:rsid w:val="00A303A1"/>
    <w:rsid w:val="00A34FCE"/>
    <w:rsid w:val="00A450EA"/>
    <w:rsid w:val="00A4524B"/>
    <w:rsid w:val="00A50339"/>
    <w:rsid w:val="00A55118"/>
    <w:rsid w:val="00A62588"/>
    <w:rsid w:val="00A83F27"/>
    <w:rsid w:val="00A85EFB"/>
    <w:rsid w:val="00A94637"/>
    <w:rsid w:val="00AB0004"/>
    <w:rsid w:val="00AB454F"/>
    <w:rsid w:val="00AB681F"/>
    <w:rsid w:val="00AC0BF0"/>
    <w:rsid w:val="00AC310A"/>
    <w:rsid w:val="00AC35A7"/>
    <w:rsid w:val="00AF598E"/>
    <w:rsid w:val="00AF5A7E"/>
    <w:rsid w:val="00AF71D3"/>
    <w:rsid w:val="00B06FFF"/>
    <w:rsid w:val="00B20B4C"/>
    <w:rsid w:val="00B31A46"/>
    <w:rsid w:val="00B56617"/>
    <w:rsid w:val="00B60AFB"/>
    <w:rsid w:val="00B73AF6"/>
    <w:rsid w:val="00B90EA7"/>
    <w:rsid w:val="00B95D40"/>
    <w:rsid w:val="00BA30B9"/>
    <w:rsid w:val="00BE39E4"/>
    <w:rsid w:val="00BE4CD4"/>
    <w:rsid w:val="00BE535D"/>
    <w:rsid w:val="00BF0E12"/>
    <w:rsid w:val="00BF3967"/>
    <w:rsid w:val="00C023FE"/>
    <w:rsid w:val="00C05E5B"/>
    <w:rsid w:val="00C26D85"/>
    <w:rsid w:val="00C42D64"/>
    <w:rsid w:val="00C45D62"/>
    <w:rsid w:val="00C602E3"/>
    <w:rsid w:val="00C83255"/>
    <w:rsid w:val="00CA7D93"/>
    <w:rsid w:val="00CB4230"/>
    <w:rsid w:val="00CB798E"/>
    <w:rsid w:val="00CC7CEC"/>
    <w:rsid w:val="00CD0E8E"/>
    <w:rsid w:val="00CE099E"/>
    <w:rsid w:val="00CE4F65"/>
    <w:rsid w:val="00CF5532"/>
    <w:rsid w:val="00D13F15"/>
    <w:rsid w:val="00D26BBE"/>
    <w:rsid w:val="00D31653"/>
    <w:rsid w:val="00D31DED"/>
    <w:rsid w:val="00D32A93"/>
    <w:rsid w:val="00D32F45"/>
    <w:rsid w:val="00D35B28"/>
    <w:rsid w:val="00D37F85"/>
    <w:rsid w:val="00D60D3D"/>
    <w:rsid w:val="00D80517"/>
    <w:rsid w:val="00D8322A"/>
    <w:rsid w:val="00D96D4A"/>
    <w:rsid w:val="00DB4ACC"/>
    <w:rsid w:val="00DC1E9B"/>
    <w:rsid w:val="00DC2611"/>
    <w:rsid w:val="00DD4CC3"/>
    <w:rsid w:val="00DD51EE"/>
    <w:rsid w:val="00DD6569"/>
    <w:rsid w:val="00DF73AE"/>
    <w:rsid w:val="00E06BFE"/>
    <w:rsid w:val="00E2462C"/>
    <w:rsid w:val="00E27416"/>
    <w:rsid w:val="00E27916"/>
    <w:rsid w:val="00E41C2F"/>
    <w:rsid w:val="00E42972"/>
    <w:rsid w:val="00E6469E"/>
    <w:rsid w:val="00E779A4"/>
    <w:rsid w:val="00EA4D8C"/>
    <w:rsid w:val="00EC27E6"/>
    <w:rsid w:val="00ED47DF"/>
    <w:rsid w:val="00ED5478"/>
    <w:rsid w:val="00EF6482"/>
    <w:rsid w:val="00F00EB4"/>
    <w:rsid w:val="00F04098"/>
    <w:rsid w:val="00F047B9"/>
    <w:rsid w:val="00F11FA3"/>
    <w:rsid w:val="00F211B7"/>
    <w:rsid w:val="00F21830"/>
    <w:rsid w:val="00F4524A"/>
    <w:rsid w:val="00F55914"/>
    <w:rsid w:val="00F636A9"/>
    <w:rsid w:val="00F6512B"/>
    <w:rsid w:val="00F76289"/>
    <w:rsid w:val="00F800DC"/>
    <w:rsid w:val="00F86657"/>
    <w:rsid w:val="00FA0AD2"/>
    <w:rsid w:val="00FA7851"/>
    <w:rsid w:val="00FB2844"/>
    <w:rsid w:val="00FC4C16"/>
    <w:rsid w:val="00FD1CE8"/>
    <w:rsid w:val="00FD261C"/>
    <w:rsid w:val="00FD3184"/>
    <w:rsid w:val="00FD60C5"/>
    <w:rsid w:val="00FE6F3D"/>
    <w:rsid w:val="00FF4B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CCFD84"/>
  <w15:docId w15:val="{646D86C8-3A47-1941-B233-4A6E0944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PMingLiU" w:hAnsiTheme="minorHAnsi" w:cstheme="minorBidi"/>
        <w:sz w:val="22"/>
        <w:szCs w:val="22"/>
        <w:lang w:val="en-Z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3388D"/>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313"/>
    <w:pPr>
      <w:ind w:left="720"/>
      <w:contextualSpacing/>
    </w:pPr>
  </w:style>
  <w:style w:type="paragraph" w:styleId="Header">
    <w:name w:val="header"/>
    <w:basedOn w:val="Normal"/>
    <w:link w:val="HeaderChar"/>
    <w:uiPriority w:val="99"/>
    <w:unhideWhenUsed/>
    <w:rsid w:val="006F6781"/>
    <w:pPr>
      <w:tabs>
        <w:tab w:val="center" w:pos="4513"/>
        <w:tab w:val="right" w:pos="9026"/>
      </w:tabs>
    </w:pPr>
  </w:style>
  <w:style w:type="character" w:customStyle="1" w:styleId="HeaderChar">
    <w:name w:val="Header Char"/>
    <w:basedOn w:val="DefaultParagraphFont"/>
    <w:link w:val="Header"/>
    <w:uiPriority w:val="99"/>
    <w:rsid w:val="006F6781"/>
  </w:style>
  <w:style w:type="paragraph" w:styleId="Footer">
    <w:name w:val="footer"/>
    <w:basedOn w:val="Normal"/>
    <w:link w:val="FooterChar"/>
    <w:uiPriority w:val="99"/>
    <w:unhideWhenUsed/>
    <w:rsid w:val="006F6781"/>
    <w:pPr>
      <w:tabs>
        <w:tab w:val="center" w:pos="4513"/>
        <w:tab w:val="right" w:pos="9026"/>
      </w:tabs>
    </w:pPr>
  </w:style>
  <w:style w:type="character" w:customStyle="1" w:styleId="FooterChar">
    <w:name w:val="Footer Char"/>
    <w:basedOn w:val="DefaultParagraphFont"/>
    <w:link w:val="Footer"/>
    <w:uiPriority w:val="99"/>
    <w:rsid w:val="006F6781"/>
  </w:style>
  <w:style w:type="character" w:styleId="CommentReference">
    <w:name w:val="annotation reference"/>
    <w:basedOn w:val="DefaultParagraphFont"/>
    <w:uiPriority w:val="99"/>
    <w:semiHidden/>
    <w:unhideWhenUsed/>
    <w:rsid w:val="00994F9C"/>
    <w:rPr>
      <w:sz w:val="16"/>
      <w:szCs w:val="16"/>
    </w:rPr>
  </w:style>
  <w:style w:type="paragraph" w:styleId="CommentText">
    <w:name w:val="annotation text"/>
    <w:basedOn w:val="Normal"/>
    <w:link w:val="CommentTextChar"/>
    <w:uiPriority w:val="99"/>
    <w:semiHidden/>
    <w:unhideWhenUsed/>
    <w:rsid w:val="00994F9C"/>
    <w:rPr>
      <w:sz w:val="20"/>
      <w:szCs w:val="20"/>
    </w:rPr>
  </w:style>
  <w:style w:type="character" w:customStyle="1" w:styleId="CommentTextChar">
    <w:name w:val="Comment Text Char"/>
    <w:basedOn w:val="DefaultParagraphFont"/>
    <w:link w:val="CommentText"/>
    <w:uiPriority w:val="99"/>
    <w:semiHidden/>
    <w:rsid w:val="00994F9C"/>
    <w:rPr>
      <w:sz w:val="20"/>
      <w:szCs w:val="20"/>
    </w:rPr>
  </w:style>
  <w:style w:type="paragraph" w:styleId="CommentSubject">
    <w:name w:val="annotation subject"/>
    <w:basedOn w:val="CommentText"/>
    <w:next w:val="CommentText"/>
    <w:link w:val="CommentSubjectChar"/>
    <w:uiPriority w:val="99"/>
    <w:semiHidden/>
    <w:unhideWhenUsed/>
    <w:rsid w:val="00994F9C"/>
    <w:rPr>
      <w:b/>
      <w:bCs/>
    </w:rPr>
  </w:style>
  <w:style w:type="character" w:customStyle="1" w:styleId="CommentSubjectChar">
    <w:name w:val="Comment Subject Char"/>
    <w:basedOn w:val="CommentTextChar"/>
    <w:link w:val="CommentSubject"/>
    <w:uiPriority w:val="99"/>
    <w:semiHidden/>
    <w:rsid w:val="00994F9C"/>
    <w:rPr>
      <w:b/>
      <w:bCs/>
      <w:sz w:val="20"/>
      <w:szCs w:val="20"/>
    </w:rPr>
  </w:style>
  <w:style w:type="paragraph" w:styleId="BalloonText">
    <w:name w:val="Balloon Text"/>
    <w:basedOn w:val="Normal"/>
    <w:link w:val="BalloonTextChar"/>
    <w:uiPriority w:val="99"/>
    <w:semiHidden/>
    <w:unhideWhenUsed/>
    <w:rsid w:val="00994F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4F9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D71A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D71A0"/>
    <w:rPr>
      <w:rFonts w:ascii="Calibri" w:hAnsi="Calibri" w:cs="Calibri"/>
      <w:lang w:val="en-US"/>
    </w:rPr>
  </w:style>
  <w:style w:type="paragraph" w:customStyle="1" w:styleId="EndNoteBibliography">
    <w:name w:val="EndNote Bibliography"/>
    <w:basedOn w:val="Normal"/>
    <w:link w:val="EndNoteBibliographyChar"/>
    <w:rsid w:val="005D71A0"/>
    <w:rPr>
      <w:rFonts w:ascii="Calibri" w:hAnsi="Calibri" w:cs="Calibri"/>
      <w:lang w:val="en-US"/>
    </w:rPr>
  </w:style>
  <w:style w:type="character" w:customStyle="1" w:styleId="EndNoteBibliographyChar">
    <w:name w:val="EndNote Bibliography Char"/>
    <w:basedOn w:val="DefaultParagraphFont"/>
    <w:link w:val="EndNoteBibliography"/>
    <w:rsid w:val="005D71A0"/>
    <w:rPr>
      <w:rFonts w:ascii="Calibri" w:hAnsi="Calibri" w:cs="Calibri"/>
      <w:lang w:val="en-US"/>
    </w:rPr>
  </w:style>
  <w:style w:type="character" w:styleId="Hyperlink">
    <w:name w:val="Hyperlink"/>
    <w:basedOn w:val="DefaultParagraphFont"/>
    <w:uiPriority w:val="99"/>
    <w:unhideWhenUsed/>
    <w:rsid w:val="00631834"/>
    <w:rPr>
      <w:color w:val="0563C1" w:themeColor="hyperlink"/>
      <w:u w:val="single"/>
    </w:rPr>
  </w:style>
  <w:style w:type="table" w:styleId="TableGrid">
    <w:name w:val="Table Grid"/>
    <w:basedOn w:val="TableNormal"/>
    <w:uiPriority w:val="39"/>
    <w:rsid w:val="00631834"/>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04356"/>
    <w:rPr>
      <w:color w:val="605E5C"/>
      <w:shd w:val="clear" w:color="auto" w:fill="E1DFDD"/>
    </w:rPr>
  </w:style>
  <w:style w:type="character" w:customStyle="1" w:styleId="Heading1Char">
    <w:name w:val="Heading 1 Char"/>
    <w:basedOn w:val="DefaultParagraphFont"/>
    <w:link w:val="Heading1"/>
    <w:uiPriority w:val="9"/>
    <w:rsid w:val="0083388D"/>
    <w:rPr>
      <w:rFonts w:ascii="Times New Roman" w:eastAsia="Times New Roman" w:hAnsi="Times New Roman" w:cs="Times New Roman"/>
      <w:b/>
      <w:bCs/>
      <w:kern w:val="36"/>
      <w:sz w:val="48"/>
      <w:szCs w:val="48"/>
      <w:lang w:val="en-US"/>
    </w:rPr>
  </w:style>
  <w:style w:type="paragraph" w:styleId="Revision">
    <w:name w:val="Revision"/>
    <w:hidden/>
    <w:uiPriority w:val="99"/>
    <w:semiHidden/>
    <w:rsid w:val="00D35B28"/>
  </w:style>
  <w:style w:type="character" w:customStyle="1" w:styleId="extra-authors-text">
    <w:name w:val="extra-authors-text"/>
    <w:basedOn w:val="DefaultParagraphFont"/>
    <w:rsid w:val="00D35B28"/>
  </w:style>
  <w:style w:type="character" w:styleId="Emphasis">
    <w:name w:val="Emphasis"/>
    <w:basedOn w:val="DefaultParagraphFont"/>
    <w:uiPriority w:val="20"/>
    <w:qFormat/>
    <w:rsid w:val="00D35B28"/>
    <w:rPr>
      <w:i/>
      <w:iCs/>
    </w:rPr>
  </w:style>
  <w:style w:type="character" w:customStyle="1" w:styleId="UnresolvedMention2">
    <w:name w:val="Unresolved Mention2"/>
    <w:basedOn w:val="DefaultParagraphFont"/>
    <w:uiPriority w:val="99"/>
    <w:semiHidden/>
    <w:unhideWhenUsed/>
    <w:rsid w:val="00511D80"/>
    <w:rPr>
      <w:color w:val="605E5C"/>
      <w:shd w:val="clear" w:color="auto" w:fill="E1DFDD"/>
    </w:rPr>
  </w:style>
  <w:style w:type="paragraph" w:customStyle="1" w:styleId="1">
    <w:name w:val="標題1"/>
    <w:basedOn w:val="Normal"/>
    <w:rsid w:val="00A23DCE"/>
    <w:pPr>
      <w:spacing w:before="100" w:beforeAutospacing="1" w:after="100" w:afterAutospacing="1"/>
    </w:pPr>
    <w:rPr>
      <w:rFonts w:ascii="Times New Roman" w:eastAsia="Times New Roman" w:hAnsi="Times New Roman" w:cs="Times New Roman"/>
      <w:sz w:val="24"/>
      <w:szCs w:val="24"/>
      <w:lang w:val="de-DE" w:eastAsia="de-DE"/>
    </w:rPr>
  </w:style>
  <w:style w:type="paragraph" w:customStyle="1" w:styleId="desc">
    <w:name w:val="desc"/>
    <w:basedOn w:val="Normal"/>
    <w:rsid w:val="00A23DCE"/>
    <w:pPr>
      <w:spacing w:before="100" w:beforeAutospacing="1" w:after="100" w:afterAutospacing="1"/>
    </w:pPr>
    <w:rPr>
      <w:rFonts w:ascii="Times New Roman" w:eastAsia="Times New Roman" w:hAnsi="Times New Roman" w:cs="Times New Roman"/>
      <w:sz w:val="24"/>
      <w:szCs w:val="24"/>
      <w:lang w:val="de-DE" w:eastAsia="de-DE"/>
    </w:rPr>
  </w:style>
  <w:style w:type="paragraph" w:customStyle="1" w:styleId="details">
    <w:name w:val="details"/>
    <w:basedOn w:val="Normal"/>
    <w:rsid w:val="00A23DCE"/>
    <w:pPr>
      <w:spacing w:before="100" w:beforeAutospacing="1" w:after="100" w:afterAutospacing="1"/>
    </w:pPr>
    <w:rPr>
      <w:rFonts w:ascii="Times New Roman" w:eastAsia="Times New Roman" w:hAnsi="Times New Roman" w:cs="Times New Roman"/>
      <w:sz w:val="24"/>
      <w:szCs w:val="24"/>
      <w:lang w:val="de-DE" w:eastAsia="de-DE"/>
    </w:rPr>
  </w:style>
  <w:style w:type="character" w:customStyle="1" w:styleId="jrnl">
    <w:name w:val="jrnl"/>
    <w:basedOn w:val="DefaultParagraphFont"/>
    <w:rsid w:val="00A23DCE"/>
  </w:style>
  <w:style w:type="paragraph" w:styleId="NormalWeb">
    <w:name w:val="Normal (Web)"/>
    <w:basedOn w:val="Normal"/>
    <w:uiPriority w:val="99"/>
    <w:semiHidden/>
    <w:unhideWhenUsed/>
    <w:rsid w:val="00B60AFB"/>
    <w:pPr>
      <w:spacing w:before="100" w:beforeAutospacing="1" w:after="100" w:afterAutospacing="1"/>
    </w:pPr>
    <w:rPr>
      <w:rFonts w:ascii="Times New Roman" w:eastAsia="Times New Roman" w:hAnsi="Times New Roman" w:cs="Times New Roman"/>
      <w:sz w:val="24"/>
      <w:szCs w:val="24"/>
      <w:lang w:eastAsia="en-ZA"/>
    </w:rPr>
  </w:style>
  <w:style w:type="character" w:styleId="FollowedHyperlink">
    <w:name w:val="FollowedHyperlink"/>
    <w:basedOn w:val="DefaultParagraphFont"/>
    <w:uiPriority w:val="99"/>
    <w:semiHidden/>
    <w:unhideWhenUsed/>
    <w:rsid w:val="004E3C35"/>
    <w:rPr>
      <w:color w:val="954F72" w:themeColor="followedHyperlink"/>
      <w:u w:val="single"/>
    </w:rPr>
  </w:style>
  <w:style w:type="character" w:styleId="UnresolvedMention">
    <w:name w:val="Unresolved Mention"/>
    <w:basedOn w:val="DefaultParagraphFont"/>
    <w:uiPriority w:val="99"/>
    <w:semiHidden/>
    <w:unhideWhenUsed/>
    <w:rsid w:val="00D13F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270378">
      <w:bodyDiv w:val="1"/>
      <w:marLeft w:val="0"/>
      <w:marRight w:val="0"/>
      <w:marTop w:val="0"/>
      <w:marBottom w:val="0"/>
      <w:divBdr>
        <w:top w:val="none" w:sz="0" w:space="0" w:color="auto"/>
        <w:left w:val="none" w:sz="0" w:space="0" w:color="auto"/>
        <w:bottom w:val="none" w:sz="0" w:space="0" w:color="auto"/>
        <w:right w:val="none" w:sz="0" w:space="0" w:color="auto"/>
      </w:divBdr>
    </w:div>
    <w:div w:id="876039445">
      <w:bodyDiv w:val="1"/>
      <w:marLeft w:val="0"/>
      <w:marRight w:val="0"/>
      <w:marTop w:val="0"/>
      <w:marBottom w:val="0"/>
      <w:divBdr>
        <w:top w:val="none" w:sz="0" w:space="0" w:color="auto"/>
        <w:left w:val="none" w:sz="0" w:space="0" w:color="auto"/>
        <w:bottom w:val="none" w:sz="0" w:space="0" w:color="auto"/>
        <w:right w:val="none" w:sz="0" w:space="0" w:color="auto"/>
      </w:divBdr>
      <w:divsChild>
        <w:div w:id="925771179">
          <w:marLeft w:val="0"/>
          <w:marRight w:val="0"/>
          <w:marTop w:val="34"/>
          <w:marBottom w:val="34"/>
          <w:divBdr>
            <w:top w:val="none" w:sz="0" w:space="0" w:color="auto"/>
            <w:left w:val="none" w:sz="0" w:space="0" w:color="auto"/>
            <w:bottom w:val="none" w:sz="0" w:space="0" w:color="auto"/>
            <w:right w:val="none" w:sz="0" w:space="0" w:color="auto"/>
          </w:divBdr>
        </w:div>
      </w:divsChild>
    </w:div>
    <w:div w:id="934677942">
      <w:bodyDiv w:val="1"/>
      <w:marLeft w:val="0"/>
      <w:marRight w:val="0"/>
      <w:marTop w:val="0"/>
      <w:marBottom w:val="0"/>
      <w:divBdr>
        <w:top w:val="none" w:sz="0" w:space="0" w:color="auto"/>
        <w:left w:val="none" w:sz="0" w:space="0" w:color="auto"/>
        <w:bottom w:val="none" w:sz="0" w:space="0" w:color="auto"/>
        <w:right w:val="none" w:sz="0" w:space="0" w:color="auto"/>
      </w:divBdr>
    </w:div>
    <w:div w:id="974523175">
      <w:bodyDiv w:val="1"/>
      <w:marLeft w:val="0"/>
      <w:marRight w:val="0"/>
      <w:marTop w:val="0"/>
      <w:marBottom w:val="0"/>
      <w:divBdr>
        <w:top w:val="none" w:sz="0" w:space="0" w:color="auto"/>
        <w:left w:val="none" w:sz="0" w:space="0" w:color="auto"/>
        <w:bottom w:val="none" w:sz="0" w:space="0" w:color="auto"/>
        <w:right w:val="none" w:sz="0" w:space="0" w:color="auto"/>
      </w:divBdr>
      <w:divsChild>
        <w:div w:id="1634481774">
          <w:marLeft w:val="0"/>
          <w:marRight w:val="0"/>
          <w:marTop w:val="34"/>
          <w:marBottom w:val="34"/>
          <w:divBdr>
            <w:top w:val="none" w:sz="0" w:space="0" w:color="auto"/>
            <w:left w:val="none" w:sz="0" w:space="0" w:color="auto"/>
            <w:bottom w:val="none" w:sz="0" w:space="0" w:color="auto"/>
            <w:right w:val="none" w:sz="0" w:space="0" w:color="auto"/>
          </w:divBdr>
        </w:div>
      </w:divsChild>
    </w:div>
    <w:div w:id="1448309920">
      <w:bodyDiv w:val="1"/>
      <w:marLeft w:val="0"/>
      <w:marRight w:val="0"/>
      <w:marTop w:val="0"/>
      <w:marBottom w:val="0"/>
      <w:divBdr>
        <w:top w:val="none" w:sz="0" w:space="0" w:color="auto"/>
        <w:left w:val="none" w:sz="0" w:space="0" w:color="auto"/>
        <w:bottom w:val="none" w:sz="0" w:space="0" w:color="auto"/>
        <w:right w:val="none" w:sz="0" w:space="0" w:color="auto"/>
      </w:divBdr>
      <w:divsChild>
        <w:div w:id="1758558262">
          <w:marLeft w:val="0"/>
          <w:marRight w:val="0"/>
          <w:marTop w:val="34"/>
          <w:marBottom w:val="34"/>
          <w:divBdr>
            <w:top w:val="none" w:sz="0" w:space="0" w:color="auto"/>
            <w:left w:val="none" w:sz="0" w:space="0" w:color="auto"/>
            <w:bottom w:val="none" w:sz="0" w:space="0" w:color="auto"/>
            <w:right w:val="none" w:sz="0" w:space="0" w:color="auto"/>
          </w:divBdr>
        </w:div>
      </w:divsChild>
    </w:div>
    <w:div w:id="1968654888">
      <w:bodyDiv w:val="1"/>
      <w:marLeft w:val="0"/>
      <w:marRight w:val="0"/>
      <w:marTop w:val="0"/>
      <w:marBottom w:val="0"/>
      <w:divBdr>
        <w:top w:val="none" w:sz="0" w:space="0" w:color="auto"/>
        <w:left w:val="none" w:sz="0" w:space="0" w:color="auto"/>
        <w:bottom w:val="none" w:sz="0" w:space="0" w:color="auto"/>
        <w:right w:val="none" w:sz="0" w:space="0" w:color="auto"/>
      </w:divBdr>
    </w:div>
    <w:div w:id="2003384443">
      <w:bodyDiv w:val="1"/>
      <w:marLeft w:val="0"/>
      <w:marRight w:val="0"/>
      <w:marTop w:val="0"/>
      <w:marBottom w:val="0"/>
      <w:divBdr>
        <w:top w:val="none" w:sz="0" w:space="0" w:color="auto"/>
        <w:left w:val="none" w:sz="0" w:space="0" w:color="auto"/>
        <w:bottom w:val="none" w:sz="0" w:space="0" w:color="auto"/>
        <w:right w:val="none" w:sz="0" w:space="0" w:color="auto"/>
      </w:divBdr>
      <w:divsChild>
        <w:div w:id="94935714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tb/publications"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1592</Words>
  <Characters>66077</Characters>
  <Application>Microsoft Office Word</Application>
  <DocSecurity>0</DocSecurity>
  <Lines>550</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e Viljoen</dc:creator>
  <cp:keywords/>
  <dc:description/>
  <cp:lastModifiedBy>Keertan Dheda</cp:lastModifiedBy>
  <cp:revision>2</cp:revision>
  <cp:lastPrinted>2019-02-19T09:31:00Z</cp:lastPrinted>
  <dcterms:created xsi:type="dcterms:W3CDTF">2019-02-25T12:02:00Z</dcterms:created>
  <dcterms:modified xsi:type="dcterms:W3CDTF">2019-02-25T12:02:00Z</dcterms:modified>
</cp:coreProperties>
</file>